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5514E6" w14:textId="77777777" w:rsidR="00421D94" w:rsidRDefault="00421D94" w:rsidP="00421D94">
      <w:pPr>
        <w:pStyle w:val="Heading1"/>
        <w:spacing w:before="0"/>
        <w:jc w:val="center"/>
      </w:pPr>
      <w:bookmarkStart w:id="0" w:name="_Toc142326600"/>
      <w:bookmarkStart w:id="1" w:name="_GoBack"/>
      <w:bookmarkEnd w:id="1"/>
      <w:r>
        <w:t>DAFTAR PUSTAKA</w:t>
      </w:r>
      <w:bookmarkEnd w:id="0"/>
    </w:p>
    <w:p w14:paraId="3B0FA248" w14:textId="77777777" w:rsidR="00421D94" w:rsidRPr="00605979" w:rsidRDefault="00421D94" w:rsidP="00421D94"/>
    <w:p w14:paraId="61D17F1E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Devi, Suheriah Mulia, Irna Hendriyani, and Nova Hariyanti. 2016. “Analisis Kebutuhan Lahan Parkir Pada Kantor Badan Pertahanan Nasional Kota Balikpapan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Transukma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D068F5F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>Faritzie, Hariman Al, Bahder Djohan, and Berri Wijaya. 2019. “Pengaruh Volume Kendaraan Terhadap Tingkat Kerusakan Jalan Pada Perkerasan Lentur (</w:t>
      </w:r>
      <w:r w:rsidRPr="00B839A8">
        <w:rPr>
          <w:rFonts w:ascii="Times New Roman" w:hAnsi="Times New Roman" w:cs="Times New Roman"/>
          <w:i/>
          <w:noProof/>
          <w:sz w:val="24"/>
          <w:szCs w:val="24"/>
        </w:rPr>
        <w:t>Flexible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839A8">
        <w:rPr>
          <w:rFonts w:ascii="Times New Roman" w:hAnsi="Times New Roman" w:cs="Times New Roman"/>
          <w:i/>
          <w:noProof/>
          <w:sz w:val="24"/>
          <w:szCs w:val="24"/>
        </w:rPr>
        <w:t>Pavement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)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 Unpal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Vol 2.</w:t>
      </w:r>
    </w:p>
    <w:p w14:paraId="3FB6F173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M. Yusuf, MT. 2023. “Analisis Dampak Lalu Lintas Pembangunan </w:t>
      </w:r>
      <w:r w:rsidRPr="00B839A8">
        <w:rPr>
          <w:rFonts w:ascii="Times New Roman" w:hAnsi="Times New Roman" w:cs="Times New Roman"/>
          <w:i/>
          <w:noProof/>
          <w:sz w:val="24"/>
          <w:szCs w:val="24"/>
        </w:rPr>
        <w:t>Rest Area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Km 282B Tol Pejagan-Pemalang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Jaya Konsultan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8599C9F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Mallawa, Baso Anugrah, Andi Sulfanita, and Mustakim. 2022. “Analisis Karakteristik Kapasitas Lahan Parkir Pada Pusat Perbelanjaan Himalaya Jl, Karaeng Burane Mallusetasi Kota Parepare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Karajata Engineering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0DA636A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MD, M. Yusuf, Irwanto, Hadi Wibowo, and Mustaqim. 2020. “Analisa Tundaan Lalu Lintas Akibat Pergerakan Kendaraan Memutar: Studi Kasus Pada Jalan Letjend D.I Panjaitan-Paduraksa Pemalang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Eengineering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Vol 11.</w:t>
      </w:r>
    </w:p>
    <w:p w14:paraId="6524C9AC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Messah, Yunita A, Roky A.E. Lay Kanny, and Andy Hidayat Rizal. 2012. “Analisis Kebutuhan Lahan Parkir Di Rumah Sakit Umum Daerah Prof. Dr. W.Z. Johannes Kupang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Volume 1.</w:t>
      </w:r>
    </w:p>
    <w:p w14:paraId="4F59C877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Nabal, Alfred Rodriques Januar. 2014. “Evaluasi Lahan Parkir Pada Area Parkiran Kampus Fisip Universitas Atma Jaya Yogyakarta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13.</w:t>
      </w:r>
    </w:p>
    <w:p w14:paraId="426C562C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Numberi, Amos P, Petrus Bahtiar, and Johni J. Numberi. 2021. “Analisis Karakteristik Parkir Terhadap Kebutuhan Ruang Parkir Di Pasar Central Hamadi Kota Jayapura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Asiimetrik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Volume 3.</w:t>
      </w:r>
    </w:p>
    <w:p w14:paraId="5132A0C3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Pradana, M. Fakhruriza, Rindu Twidi Bethary, and Adi Lukman Amir. 2018. “Analisis Pengaturan Pola Parkir Dan Kebutuhan Parkir (Studi Kasus Stasiun Tangerang)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Fondasi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E4E3D52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Putri, R. Ananda, Moch. Ali Ma’sum, Bagus Hario Setiadji, and Wahyudi Kushardjoko. 2017. “Evaluasi Kapasitas Kebutuhan Ruang Parkir Rumah Sakit Panti Wilasa Citarum Semarang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Karya Teknik Sipil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A933C85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>Setyabudi, Besar. 2011. “Kajian Tempat Istirahat (</w:t>
      </w:r>
      <w:r w:rsidRPr="00B839A8">
        <w:rPr>
          <w:rFonts w:ascii="Times New Roman" w:hAnsi="Times New Roman" w:cs="Times New Roman"/>
          <w:i/>
          <w:noProof/>
          <w:sz w:val="24"/>
          <w:szCs w:val="24"/>
        </w:rPr>
        <w:t>Rest Area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) Kendaraan Guna Menurunkan Tingkat Kecelakaan Dan Kelelahan Pengemudi Pada Jalan Tol Ruas Jakarta-Cikampek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teknik Sipil</w:t>
      </w: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 4.</w:t>
      </w:r>
    </w:p>
    <w:p w14:paraId="3D8589F7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Sumaryo. 2010. “Dampak Keberadaan Jalan Tol Terhadap Kondisi Fisik,Sosial,Dan Ekonomi Lingkungannya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Of Rural And Development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70AA5CB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hyudin. 2020. “Analisis Kebutuhan Lahan Parkir Universitas Muhammadiyah Sukabumi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Jurnal Student Teknik Sipil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E872725" w14:textId="77777777" w:rsidR="00421D94" w:rsidRPr="006E767C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E767C">
        <w:rPr>
          <w:rFonts w:ascii="Times New Roman" w:hAnsi="Times New Roman" w:cs="Times New Roman"/>
          <w:noProof/>
          <w:sz w:val="24"/>
          <w:szCs w:val="24"/>
        </w:rPr>
        <w:t xml:space="preserve">Yunus, Muhamad, Isradias Mirajhusnita, and Falah Ahmad Azizi. 2022. “Analisis Kapasitas Ruang Parkir Mobil Di Kawasan Jl. Pancasila Kota Tegal.” </w:t>
      </w:r>
      <w:r w:rsidRPr="006E767C">
        <w:rPr>
          <w:rFonts w:ascii="Times New Roman" w:hAnsi="Times New Roman" w:cs="Times New Roman"/>
          <w:i/>
          <w:iCs/>
          <w:noProof/>
          <w:sz w:val="24"/>
          <w:szCs w:val="24"/>
        </w:rPr>
        <w:t>Eengineering</w:t>
      </w:r>
      <w:r w:rsidRPr="006E767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F5C4CF" w14:textId="77777777" w:rsidR="00421D94" w:rsidRDefault="00421D94" w:rsidP="00421D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  <w:sectPr w:rsidR="00421D94" w:rsidSect="00AB1D9D">
          <w:pgSz w:w="11906" w:h="16838" w:code="9"/>
          <w:pgMar w:top="2268" w:right="1701" w:bottom="1701" w:left="2268" w:header="709" w:footer="709" w:gutter="0"/>
          <w:pgNumType w:start="77"/>
          <w:cols w:space="708"/>
          <w:titlePg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C8BF12B" w14:textId="77777777" w:rsidR="00421D94" w:rsidRPr="00A45313" w:rsidRDefault="00421D94" w:rsidP="00421D94">
      <w:pPr>
        <w:pStyle w:val="Heading1"/>
        <w:spacing w:before="0" w:line="480" w:lineRule="auto"/>
        <w:jc w:val="center"/>
      </w:pPr>
      <w:bookmarkStart w:id="2" w:name="_Toc142326601"/>
      <w:r w:rsidRPr="00A45313">
        <w:lastRenderedPageBreak/>
        <w:t>LAMPIRAN</w:t>
      </w:r>
      <w:r>
        <w:t xml:space="preserve"> - LAMPIRAN</w:t>
      </w:r>
      <w:bookmarkEnd w:id="2"/>
    </w:p>
    <w:p w14:paraId="4FAFF2C2" w14:textId="77777777" w:rsidR="00421D94" w:rsidRPr="00960BB4" w:rsidRDefault="00421D94" w:rsidP="00421D94">
      <w:pPr>
        <w:pStyle w:val="Caption"/>
        <w:spacing w:line="480" w:lineRule="auto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3" w:name="_Toc142233777"/>
      <w:r w:rsidRPr="00960BB4">
        <w:rPr>
          <w:rFonts w:ascii="Times New Roman" w:hAnsi="Times New Roman" w:cs="Times New Roman"/>
          <w:color w:val="auto"/>
          <w:sz w:val="24"/>
          <w:szCs w:val="24"/>
        </w:rPr>
        <w:t xml:space="preserve">Lampiran 1. </w: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960BB4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Perhitungan dan Tabel </w:t>
      </w:r>
      <w:r w:rsidRPr="00960BB4">
        <w:rPr>
          <w:rFonts w:ascii="Times New Roman" w:hAnsi="Times New Roman" w:cs="Times New Roman"/>
          <w:b w:val="0"/>
          <w:color w:val="auto"/>
          <w:sz w:val="24"/>
          <w:szCs w:val="24"/>
        </w:rPr>
        <w:t>Akumulasi Kendaraan</w:t>
      </w:r>
      <w:bookmarkEnd w:id="3"/>
    </w:p>
    <w:p w14:paraId="2C00EB4C" w14:textId="77777777" w:rsidR="00421D94" w:rsidRPr="007749A4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749A4">
        <w:rPr>
          <w:rFonts w:ascii="Times New Roman" w:hAnsi="Times New Roman" w:cs="Times New Roman"/>
          <w:sz w:val="24"/>
          <w:szCs w:val="24"/>
        </w:rPr>
        <w:t>Perhitungan Dan Tabel Akumulasi Kendaraan Rabu 1 Februari 2023</w:t>
      </w:r>
    </w:p>
    <w:p w14:paraId="3A4F8EE3" w14:textId="77777777" w:rsidR="00421D94" w:rsidRPr="00B46A2D" w:rsidRDefault="00421D94" w:rsidP="00421D94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Pribadi Rabu 1 Februari 2023</w:t>
      </w:r>
    </w:p>
    <w:p w14:paraId="192970D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5DB6BF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DC96D2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36D07CC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1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8D0F168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2C9E38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462A3CC2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1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1</w:t>
      </w:r>
    </w:p>
    <w:p w14:paraId="5D69B76A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9 kendaraan </w:t>
      </w:r>
    </w:p>
    <w:p w14:paraId="3BAE4EA6" w14:textId="77777777" w:rsidR="00421D94" w:rsidRPr="00B46A2D" w:rsidRDefault="00421D94" w:rsidP="00421D94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Muatan Rabu 1 Februari 2023</w:t>
      </w:r>
    </w:p>
    <w:p w14:paraId="290C1AC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06C5AC0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7E2476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ED9F11D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A03D64E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041300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1FDD21AA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7</w:t>
      </w:r>
    </w:p>
    <w:p w14:paraId="0161406B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2 kendaraan </w:t>
      </w:r>
    </w:p>
    <w:p w14:paraId="0AF0EB31" w14:textId="77777777" w:rsidR="00421D94" w:rsidRPr="00B46A2D" w:rsidRDefault="00421D94" w:rsidP="00421D94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br w:type="page"/>
      </w:r>
    </w:p>
    <w:p w14:paraId="577B719F" w14:textId="77777777" w:rsidR="00421D94" w:rsidRPr="00B46A2D" w:rsidRDefault="00421D94" w:rsidP="00421D94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lastRenderedPageBreak/>
        <w:t>Tabel Akumuasi Mobil Pribadi Rabu 1 Februari 2023</w:t>
      </w:r>
    </w:p>
    <w:p w14:paraId="35C2B64B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7B39B54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3.5pt;height:521.6pt" o:ole="">
            <v:imagedata r:id="rId6" o:title=""/>
          </v:shape>
          <o:OLEObject Type="Embed" ProgID="Excel.Sheet.12" ShapeID="_x0000_i1025" DrawAspect="Content" ObjectID="_1755065052" r:id="rId7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9D82F05" w14:textId="77777777" w:rsidR="00421D94" w:rsidRPr="00B46A2D" w:rsidRDefault="00421D94" w:rsidP="00421D94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B46A2D">
        <w:rPr>
          <w:rFonts w:ascii="Times New Roman" w:hAnsi="Times New Roman" w:cs="Times New Roman"/>
          <w:sz w:val="24"/>
          <w:szCs w:val="24"/>
        </w:rPr>
        <w:t>Akumuasi Mobil Muatan Rabu 1 Februari 2023</w:t>
      </w:r>
    </w:p>
    <w:p w14:paraId="45908924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6FEC345D">
          <v:shape id="_x0000_i1026" type="#_x0000_t75" style="width:393.5pt;height:586.05pt" o:ole="">
            <v:imagedata r:id="rId8" o:title=""/>
          </v:shape>
          <o:OLEObject Type="Embed" ProgID="Excel.Sheet.12" ShapeID="_x0000_i1026" DrawAspect="Content" ObjectID="_1755065053" r:id="rId9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4E9F801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Akumulasi Kendaraan Kamis 2 Februari 2023</w:t>
      </w:r>
    </w:p>
    <w:p w14:paraId="2EDC149B" w14:textId="77777777" w:rsidR="00421D94" w:rsidRPr="00B46A2D" w:rsidRDefault="00421D94" w:rsidP="00421D94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Pribadi </w:t>
      </w:r>
      <w:r w:rsidRPr="007749A4">
        <w:rPr>
          <w:rFonts w:ascii="Times New Roman" w:hAnsi="Times New Roman" w:cs="Times New Roman"/>
          <w:sz w:val="24"/>
          <w:szCs w:val="24"/>
        </w:rPr>
        <w:t>Kamis 2 Februari 2023</w:t>
      </w:r>
    </w:p>
    <w:p w14:paraId="4C0F5AC5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41A16F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7EF4AE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2189B71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51001B5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21E7DC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66CC3367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17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2</w:t>
      </w:r>
    </w:p>
    <w:p w14:paraId="42DCD6C7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0 kendaraan </w:t>
      </w:r>
    </w:p>
    <w:p w14:paraId="2D287167" w14:textId="77777777" w:rsidR="00421D94" w:rsidRPr="00B46A2D" w:rsidRDefault="00421D94" w:rsidP="00421D94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Muatan </w:t>
      </w:r>
      <w:r w:rsidRPr="007749A4">
        <w:rPr>
          <w:rFonts w:ascii="Times New Roman" w:hAnsi="Times New Roman" w:cs="Times New Roman"/>
          <w:sz w:val="24"/>
          <w:szCs w:val="24"/>
        </w:rPr>
        <w:t>Kamis 2 Februari 2023</w:t>
      </w:r>
    </w:p>
    <w:p w14:paraId="03933F7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2F71AF7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CD241E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9383D3F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D928869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987D48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7AF1E5BC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2</w:t>
      </w:r>
    </w:p>
    <w:p w14:paraId="2D074633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16 kendaraan </w:t>
      </w:r>
    </w:p>
    <w:p w14:paraId="0B1CD165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B99D260" w14:textId="77777777" w:rsidR="00421D94" w:rsidRPr="007749A4" w:rsidRDefault="00421D94" w:rsidP="00421D94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7749A4">
        <w:rPr>
          <w:rFonts w:ascii="Times New Roman" w:hAnsi="Times New Roman" w:cs="Times New Roman"/>
          <w:sz w:val="24"/>
          <w:szCs w:val="24"/>
        </w:rPr>
        <w:t>Akumuasi Mobil Pribadi Kamis 2 Februari 2023</w:t>
      </w:r>
    </w:p>
    <w:p w14:paraId="0728A00B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53A1D064">
          <v:shape id="_x0000_i1027" type="#_x0000_t75" style="width:393.5pt;height:570.15pt" o:ole="">
            <v:imagedata r:id="rId10" o:title=""/>
          </v:shape>
          <o:OLEObject Type="Embed" ProgID="Excel.Sheet.12" ShapeID="_x0000_i1027" DrawAspect="Content" ObjectID="_1755065054" r:id="rId1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908084" w14:textId="77777777" w:rsidR="00421D94" w:rsidRPr="007749A4" w:rsidRDefault="00421D94" w:rsidP="00421D94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7749A4">
        <w:rPr>
          <w:rFonts w:ascii="Times New Roman" w:hAnsi="Times New Roman" w:cs="Times New Roman"/>
          <w:sz w:val="24"/>
          <w:szCs w:val="24"/>
        </w:rPr>
        <w:t>Akumuasi Mobil Muatan Kamis 2 Februari 2023</w:t>
      </w:r>
    </w:p>
    <w:p w14:paraId="0E9F1C7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01C468DE">
          <v:shape id="_x0000_i1028" type="#_x0000_t75" style="width:393.5pt;height:567.65pt" o:ole="">
            <v:imagedata r:id="rId12" o:title=""/>
          </v:shape>
          <o:OLEObject Type="Embed" ProgID="Excel.Sheet.12" ShapeID="_x0000_i1028" DrawAspect="Content" ObjectID="_1755065055" r:id="rId13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914239B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Akumulasi Kendaraan Jumat 3 Februari 2023</w:t>
      </w:r>
    </w:p>
    <w:p w14:paraId="64A69606" w14:textId="77777777" w:rsidR="00421D94" w:rsidRPr="00B46A2D" w:rsidRDefault="00421D94" w:rsidP="00421D94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Pribadi </w:t>
      </w:r>
      <w:r w:rsidRPr="007749A4">
        <w:rPr>
          <w:rFonts w:ascii="Times New Roman" w:hAnsi="Times New Roman" w:cs="Times New Roman"/>
          <w:sz w:val="24"/>
          <w:szCs w:val="24"/>
        </w:rPr>
        <w:t>Jumat 3 Februari 2023</w:t>
      </w:r>
    </w:p>
    <w:p w14:paraId="65D63E2B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71BD73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21CC395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1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487FA1B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F92A285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7719172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5AE5A70B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11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2</w:t>
      </w:r>
    </w:p>
    <w:p w14:paraId="374628BD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3 kendaraan </w:t>
      </w:r>
    </w:p>
    <w:p w14:paraId="1995A90A" w14:textId="77777777" w:rsidR="00421D94" w:rsidRPr="00B46A2D" w:rsidRDefault="00421D94" w:rsidP="00421D94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Muatan </w:t>
      </w:r>
      <w:r w:rsidRPr="007749A4">
        <w:rPr>
          <w:rFonts w:ascii="Times New Roman" w:hAnsi="Times New Roman" w:cs="Times New Roman"/>
          <w:sz w:val="24"/>
          <w:szCs w:val="24"/>
        </w:rPr>
        <w:t>Jumat 3 Februari 2023</w:t>
      </w:r>
    </w:p>
    <w:p w14:paraId="1D8297F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60C7C1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801D31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90B73BF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76412D1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532D11E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098D22AD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6</w:t>
      </w:r>
    </w:p>
    <w:p w14:paraId="0677F1D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1 kendaraan </w:t>
      </w:r>
    </w:p>
    <w:p w14:paraId="42864270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3AFA166" w14:textId="77777777" w:rsidR="00421D94" w:rsidRPr="007749A4" w:rsidRDefault="00421D94" w:rsidP="00421D94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7749A4">
        <w:rPr>
          <w:rFonts w:ascii="Times New Roman" w:hAnsi="Times New Roman" w:cs="Times New Roman"/>
          <w:sz w:val="24"/>
          <w:szCs w:val="24"/>
        </w:rPr>
        <w:t>Akumuasi Mobil Pribadi Jumat 3 Februari 2023</w:t>
      </w:r>
    </w:p>
    <w:p w14:paraId="73CF904E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66F7CCA3">
          <v:shape id="_x0000_i1029" type="#_x0000_t75" style="width:393.5pt;height:581pt" o:ole="">
            <v:imagedata r:id="rId14" o:title=""/>
          </v:shape>
          <o:OLEObject Type="Embed" ProgID="Excel.Sheet.12" ShapeID="_x0000_i1029" DrawAspect="Content" ObjectID="_1755065056" r:id="rId15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CE000C2" w14:textId="77777777" w:rsidR="00421D94" w:rsidRPr="007749A4" w:rsidRDefault="00421D94" w:rsidP="00421D94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7749A4">
        <w:rPr>
          <w:rFonts w:ascii="Times New Roman" w:hAnsi="Times New Roman" w:cs="Times New Roman"/>
          <w:sz w:val="24"/>
          <w:szCs w:val="24"/>
        </w:rPr>
        <w:t>Akumuasi Mobil Muatan Jumat 3 Februari 2023</w:t>
      </w:r>
    </w:p>
    <w:p w14:paraId="388A1F91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4B7267B4">
          <v:shape id="_x0000_i1030" type="#_x0000_t75" style="width:393.5pt;height:581pt" o:ole="">
            <v:imagedata r:id="rId16" o:title=""/>
          </v:shape>
          <o:OLEObject Type="Embed" ProgID="Excel.Sheet.12" ShapeID="_x0000_i1030" DrawAspect="Content" ObjectID="_1755065057" r:id="rId17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E9D8B7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Akumulasi Kendaraan Sabtu 4 Februari 2023</w:t>
      </w:r>
    </w:p>
    <w:p w14:paraId="172BB28F" w14:textId="77777777" w:rsidR="00421D94" w:rsidRPr="00B46A2D" w:rsidRDefault="00421D94" w:rsidP="00421D94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Pribadi </w:t>
      </w:r>
      <w:r w:rsidRPr="004E0D3F">
        <w:rPr>
          <w:rFonts w:ascii="Times New Roman" w:hAnsi="Times New Roman" w:cs="Times New Roman"/>
          <w:sz w:val="24"/>
          <w:szCs w:val="24"/>
        </w:rPr>
        <w:t>Sabtu 4 Februari 2023</w:t>
      </w:r>
    </w:p>
    <w:p w14:paraId="026DD5C5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AAE946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680D35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739AFB7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B16CEE8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50C626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77293974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5</w:t>
      </w:r>
    </w:p>
    <w:p w14:paraId="038DFE2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4 kendaraan </w:t>
      </w:r>
    </w:p>
    <w:p w14:paraId="795C882A" w14:textId="77777777" w:rsidR="00421D94" w:rsidRPr="00B46A2D" w:rsidRDefault="00421D94" w:rsidP="00421D94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Muatan </w:t>
      </w:r>
      <w:r w:rsidRPr="004E0D3F">
        <w:rPr>
          <w:rFonts w:ascii="Times New Roman" w:hAnsi="Times New Roman" w:cs="Times New Roman"/>
          <w:sz w:val="24"/>
          <w:szCs w:val="24"/>
        </w:rPr>
        <w:t>Sabtu 4 Februari 2023</w:t>
      </w:r>
    </w:p>
    <w:p w14:paraId="6DE0BD93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1D5963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9F1299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3D4EBEF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A6BE924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8DC088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3C4120CE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7</w:t>
      </w:r>
    </w:p>
    <w:p w14:paraId="299443E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15 kendaraan </w:t>
      </w:r>
    </w:p>
    <w:p w14:paraId="37FE7A58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8A851FE" w14:textId="77777777" w:rsidR="00421D94" w:rsidRPr="004E0D3F" w:rsidRDefault="00421D94" w:rsidP="00421D94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Pribadi Sabtu 4 Februari 2023</w:t>
      </w:r>
    </w:p>
    <w:p w14:paraId="2C5E56D0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7F0130BD">
          <v:shape id="_x0000_i1031" type="#_x0000_t75" style="width:393.5pt;height:581pt" o:ole="">
            <v:imagedata r:id="rId18" o:title=""/>
          </v:shape>
          <o:OLEObject Type="Embed" ProgID="Excel.Sheet.12" ShapeID="_x0000_i1031" DrawAspect="Content" ObjectID="_1755065058" r:id="rId19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A3545BA" w14:textId="77777777" w:rsidR="00421D94" w:rsidRPr="004E0D3F" w:rsidRDefault="00421D94" w:rsidP="00421D94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Muatan Sabtu 4 Februari 2023</w:t>
      </w:r>
    </w:p>
    <w:p w14:paraId="28C0B415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6BB7C662">
          <v:shape id="_x0000_i1032" type="#_x0000_t75" style="width:393.5pt;height:581pt" o:ole="">
            <v:imagedata r:id="rId20" o:title=""/>
          </v:shape>
          <o:OLEObject Type="Embed" ProgID="Excel.Sheet.12" ShapeID="_x0000_i1032" DrawAspect="Content" ObjectID="_1755065059" r:id="rId2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C9565C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Akumulasi Kendaraan Minggu 5 Februari 2023</w:t>
      </w:r>
    </w:p>
    <w:p w14:paraId="5E02BAE5" w14:textId="77777777" w:rsidR="00421D94" w:rsidRPr="00B46A2D" w:rsidRDefault="00421D94" w:rsidP="00421D94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Pribadi Minggu 5 Februari 2023</w:t>
      </w:r>
    </w:p>
    <w:p w14:paraId="29C8DB3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98F197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1D0921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2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9816E78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577E3EF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37028B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30D67C46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7</w:t>
      </w:r>
    </w:p>
    <w:p w14:paraId="2F6A5F13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8 kendaraan </w:t>
      </w:r>
    </w:p>
    <w:p w14:paraId="1ECE26FC" w14:textId="77777777" w:rsidR="00421D94" w:rsidRPr="00B46A2D" w:rsidRDefault="00421D94" w:rsidP="00421D94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Muatan Minggu 5 Februari 2023</w:t>
      </w:r>
    </w:p>
    <w:p w14:paraId="65BA452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5FC889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411005E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B47E520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02DC155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65EC95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0D602625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3</w:t>
      </w:r>
    </w:p>
    <w:p w14:paraId="3CA40ABF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18 kendaraan </w:t>
      </w:r>
    </w:p>
    <w:p w14:paraId="7C3D08C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C87318E" w14:textId="77777777" w:rsidR="00421D94" w:rsidRPr="004E0D3F" w:rsidRDefault="00421D94" w:rsidP="00421D94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Pribadi Minggu 5 Februari 2023</w:t>
      </w:r>
    </w:p>
    <w:p w14:paraId="7984FE4E" w14:textId="77777777" w:rsidR="00421D94" w:rsidRDefault="00421D94" w:rsidP="00421D9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5958" w14:anchorId="04428408">
          <v:shape id="_x0000_i1033" type="#_x0000_t75" style="width:393.5pt;height:529.95pt" o:ole="">
            <v:imagedata r:id="rId22" o:title=""/>
          </v:shape>
          <o:OLEObject Type="Embed" ProgID="Excel.Sheet.12" ShapeID="_x0000_i1033" DrawAspect="Content" ObjectID="_1755065060" r:id="rId23"/>
        </w:object>
      </w:r>
    </w:p>
    <w:p w14:paraId="7E1D01D9" w14:textId="77777777" w:rsidR="00421D94" w:rsidRDefault="00421D94" w:rsidP="00421D94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9DCEA6D" w14:textId="77777777" w:rsidR="00421D94" w:rsidRDefault="00421D94" w:rsidP="00421D94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B1A3688" w14:textId="77777777" w:rsidR="00421D94" w:rsidRPr="004E0D3F" w:rsidRDefault="00421D94" w:rsidP="00421D94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Muatan Minggu 5 Februari 2023</w:t>
      </w:r>
    </w:p>
    <w:p w14:paraId="67AADE90" w14:textId="77777777" w:rsidR="00421D94" w:rsidRDefault="00421D94" w:rsidP="00421D94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06CFE613">
          <v:shape id="_x0000_i1034" type="#_x0000_t75" style="width:393.5pt;height:594.4pt" o:ole="">
            <v:imagedata r:id="rId24" o:title=""/>
          </v:shape>
          <o:OLEObject Type="Embed" ProgID="Excel.Sheet.12" ShapeID="_x0000_i1034" DrawAspect="Content" ObjectID="_1755065061" r:id="rId25"/>
        </w:object>
      </w:r>
    </w:p>
    <w:p w14:paraId="21292E87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Akumulasi Kendaraan Senin 6 Februari 2023</w:t>
      </w:r>
    </w:p>
    <w:p w14:paraId="43EAC051" w14:textId="77777777" w:rsidR="00421D94" w:rsidRPr="00B46A2D" w:rsidRDefault="00421D94" w:rsidP="00421D94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Pribadi </w:t>
      </w:r>
      <w:r w:rsidRPr="004E0D3F">
        <w:rPr>
          <w:rFonts w:ascii="Times New Roman" w:hAnsi="Times New Roman" w:cs="Times New Roman"/>
          <w:sz w:val="24"/>
          <w:szCs w:val="24"/>
        </w:rPr>
        <w:t>Senin 6 Februari 2023</w:t>
      </w:r>
    </w:p>
    <w:p w14:paraId="1FE0C403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CCC5FB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3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781956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14E402D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200E66D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794A28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2C2C51CA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19</w:t>
      </w:r>
    </w:p>
    <w:p w14:paraId="3B4A7B10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3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335FF5FF" w14:textId="77777777" w:rsidR="00421D94" w:rsidRPr="00B46A2D" w:rsidRDefault="00421D94" w:rsidP="00421D94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Akumuasi Mobil Muatan </w:t>
      </w:r>
      <w:r w:rsidRPr="004E0D3F">
        <w:rPr>
          <w:rFonts w:ascii="Times New Roman" w:hAnsi="Times New Roman" w:cs="Times New Roman"/>
          <w:sz w:val="24"/>
          <w:szCs w:val="24"/>
        </w:rPr>
        <w:t>Senin 6 Februari 2023</w:t>
      </w:r>
    </w:p>
    <w:p w14:paraId="036D01AB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7E5C24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45B10B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49DC834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4162671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0CD95B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79F47C91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4</w:t>
      </w:r>
    </w:p>
    <w:p w14:paraId="335BBBA4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1 kendaraan </w:t>
      </w:r>
    </w:p>
    <w:p w14:paraId="613A4AE2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457A4CF" w14:textId="77777777" w:rsidR="00421D94" w:rsidRPr="004E0D3F" w:rsidRDefault="00421D94" w:rsidP="00421D94">
      <w:pPr>
        <w:pStyle w:val="ListParagraph"/>
        <w:widowControl w:val="0"/>
        <w:numPr>
          <w:ilvl w:val="0"/>
          <w:numId w:val="8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Pribadi Senin 6 Februari 2023</w:t>
      </w:r>
    </w:p>
    <w:p w14:paraId="015A5179" w14:textId="77777777" w:rsidR="00421D94" w:rsidRDefault="00421D94" w:rsidP="00421D94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70BA1F19">
          <v:shape id="_x0000_i1035" type="#_x0000_t75" style="width:393.5pt;height:586.05pt" o:ole="">
            <v:imagedata r:id="rId26" o:title=""/>
          </v:shape>
          <o:OLEObject Type="Embed" ProgID="Excel.Sheet.12" ShapeID="_x0000_i1035" DrawAspect="Content" ObjectID="_1755065062" r:id="rId27"/>
        </w:object>
      </w:r>
    </w:p>
    <w:p w14:paraId="00F4523F" w14:textId="77777777" w:rsidR="00421D94" w:rsidRPr="004E0D3F" w:rsidRDefault="00421D94" w:rsidP="00421D94">
      <w:pPr>
        <w:pStyle w:val="ListParagraph"/>
        <w:widowControl w:val="0"/>
        <w:numPr>
          <w:ilvl w:val="0"/>
          <w:numId w:val="8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Muatan Senin 6 Februari 2023</w:t>
      </w:r>
    </w:p>
    <w:p w14:paraId="3803F2B6" w14:textId="77777777" w:rsidR="00421D94" w:rsidRDefault="00421D94" w:rsidP="00421D94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2F47E4C4">
          <v:shape id="_x0000_i1036" type="#_x0000_t75" style="width:393.5pt;height:586.05pt" o:ole="">
            <v:imagedata r:id="rId28" o:title=""/>
          </v:shape>
          <o:OLEObject Type="Embed" ProgID="Excel.Sheet.12" ShapeID="_x0000_i1036" DrawAspect="Content" ObjectID="_1755065063" r:id="rId29"/>
        </w:object>
      </w:r>
    </w:p>
    <w:p w14:paraId="0A82FB75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rhitungan d</w:t>
      </w:r>
      <w:r w:rsidRPr="00E62A90">
        <w:rPr>
          <w:rFonts w:ascii="Times New Roman" w:hAnsi="Times New Roman" w:cs="Times New Roman"/>
          <w:b/>
          <w:sz w:val="24"/>
          <w:szCs w:val="24"/>
        </w:rPr>
        <w:t>an Tabel Akumulasi Kendaraan Selasa 7 Februari 2023</w:t>
      </w:r>
    </w:p>
    <w:p w14:paraId="5DF57FBC" w14:textId="77777777" w:rsidR="00421D94" w:rsidRPr="00B46A2D" w:rsidRDefault="00421D94" w:rsidP="00421D94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Pribadi Selasa 7 Februari 2023</w:t>
      </w:r>
    </w:p>
    <w:p w14:paraId="2E322D0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5F66EA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A0032AB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2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4A4ABD4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1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C60B875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591558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338B84B2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6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 xml:space="preserve">20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>17</w:t>
      </w:r>
    </w:p>
    <w:p w14:paraId="0A6E7A48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2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4B55D8EC" w14:textId="77777777" w:rsidR="00421D94" w:rsidRPr="00B46A2D" w:rsidRDefault="00421D94" w:rsidP="00421D94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Muatan Selasa 7 Februari 2023</w:t>
      </w:r>
    </w:p>
    <w:p w14:paraId="376FBB7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4787783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C8DB2E9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31551B6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3EC8E61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51F023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21A4F63D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5</w:t>
      </w:r>
    </w:p>
    <w:p w14:paraId="5087381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19 kendaraan </w:t>
      </w:r>
    </w:p>
    <w:p w14:paraId="6E805B9E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D47A73F" w14:textId="77777777" w:rsidR="00421D94" w:rsidRPr="004E0D3F" w:rsidRDefault="00421D94" w:rsidP="00421D94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Pribadi Selasa 7 Februari 2023</w:t>
      </w:r>
    </w:p>
    <w:p w14:paraId="50E7F6A0" w14:textId="77777777" w:rsidR="00421D94" w:rsidRDefault="00421D94" w:rsidP="00421D9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741FEF38">
          <v:shape id="_x0000_i1037" type="#_x0000_t75" style="width:393.5pt;height:596.95pt" o:ole="">
            <v:imagedata r:id="rId30" o:title=""/>
          </v:shape>
          <o:OLEObject Type="Embed" ProgID="Excel.Sheet.12" ShapeID="_x0000_i1037" DrawAspect="Content" ObjectID="_1755065064" r:id="rId3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DED30B0" w14:textId="77777777" w:rsidR="00421D94" w:rsidRPr="004E0D3F" w:rsidRDefault="00421D94" w:rsidP="00421D94">
      <w:pPr>
        <w:pStyle w:val="ListParagraph"/>
        <w:widowControl w:val="0"/>
        <w:numPr>
          <w:ilvl w:val="0"/>
          <w:numId w:val="9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>Akumuasi Mobil Muatan Selasa 7 Februari 2023</w:t>
      </w:r>
    </w:p>
    <w:p w14:paraId="3F71C49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578" w14:anchorId="08292425">
          <v:shape id="_x0000_i1038" type="#_x0000_t75" style="width:393.5pt;height:596.95pt" o:ole="">
            <v:imagedata r:id="rId32" o:title=""/>
          </v:shape>
          <o:OLEObject Type="Embed" ProgID="Excel.Sheet.12" ShapeID="_x0000_i1038" DrawAspect="Content" ObjectID="_1755065065" r:id="rId33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A901ABF" w14:textId="77777777" w:rsidR="00421D94" w:rsidRPr="00E62A90" w:rsidRDefault="00421D94" w:rsidP="00421D94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erhitungan d</w:t>
      </w:r>
      <w:r w:rsidRPr="00E62A90">
        <w:rPr>
          <w:rFonts w:ascii="Times New Roman" w:hAnsi="Times New Roman" w:cs="Times New Roman"/>
          <w:b/>
          <w:sz w:val="24"/>
          <w:szCs w:val="24"/>
        </w:rPr>
        <w:t xml:space="preserve">an Tabel Akumulasi Kendaraan </w:t>
      </w:r>
      <w:r>
        <w:rPr>
          <w:rFonts w:ascii="Times New Roman" w:hAnsi="Times New Roman" w:cs="Times New Roman"/>
          <w:b/>
          <w:sz w:val="24"/>
          <w:szCs w:val="24"/>
        </w:rPr>
        <w:t>Minggu 30</w:t>
      </w:r>
      <w:r w:rsidRPr="00E62A90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April</w:t>
      </w:r>
      <w:r w:rsidRPr="00E62A90">
        <w:rPr>
          <w:rFonts w:ascii="Times New Roman" w:hAnsi="Times New Roman" w:cs="Times New Roman"/>
          <w:b/>
          <w:sz w:val="24"/>
          <w:szCs w:val="24"/>
        </w:rPr>
        <w:t xml:space="preserve"> 2023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2425F">
        <w:rPr>
          <w:rFonts w:ascii="Times New Roman" w:hAnsi="Times New Roman" w:cs="Times New Roman"/>
          <w:b/>
          <w:sz w:val="24"/>
          <w:szCs w:val="24"/>
        </w:rPr>
        <w:t>(Hari Besar)</w:t>
      </w:r>
    </w:p>
    <w:p w14:paraId="555EB9D9" w14:textId="77777777" w:rsidR="00421D94" w:rsidRPr="00B46A2D" w:rsidRDefault="00421D94" w:rsidP="00421D94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Pribadi Minggu 30 April 2023 (Hari Besar)</w:t>
      </w:r>
    </w:p>
    <w:p w14:paraId="2E0C96F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408797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3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428AE1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3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7AC46E1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2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728165B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7EE7B20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52F63AD6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 xml:space="preserve">30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>26</w:t>
      </w:r>
    </w:p>
    <w:p w14:paraId="4B3C1722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4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5B5042B3" w14:textId="77777777" w:rsidR="00421D94" w:rsidRPr="00B46A2D" w:rsidRDefault="00421D94" w:rsidP="00421D94">
      <w:pPr>
        <w:pStyle w:val="ListParagraph"/>
        <w:numPr>
          <w:ilvl w:val="0"/>
          <w:numId w:val="3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Akumuasi Mobil Muatan Minggu 30 April 2023 (Hari Besar)</w:t>
      </w:r>
    </w:p>
    <w:p w14:paraId="311BB49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EEB6CA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8B4292B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29C430B" w14:textId="77777777" w:rsidR="00421D94" w:rsidRPr="00477890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</w:t>
      </w:r>
      <w:r>
        <w:rPr>
          <w:rFonts w:ascii="Times New Roman" w:hAnsi="Times New Roman" w:cs="Times New Roman"/>
          <w:sz w:val="24"/>
          <w:szCs w:val="24"/>
        </w:rPr>
        <w:tab/>
        <w:t xml:space="preserve"> = 8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FC4D08B" w14:textId="77777777" w:rsidR="00421D94" w:rsidRPr="00921820" w:rsidRDefault="00421D94" w:rsidP="00421D94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C812C47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= X + Ei – Ex </w:t>
      </w:r>
    </w:p>
    <w:p w14:paraId="728C7A14" w14:textId="77777777" w:rsidR="00421D94" w:rsidRPr="00921820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>8</w:t>
      </w:r>
    </w:p>
    <w:p w14:paraId="12344CC0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22 kendaraan </w:t>
      </w:r>
    </w:p>
    <w:p w14:paraId="7B712269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E420CFB" w14:textId="77777777" w:rsidR="00421D94" w:rsidRPr="004E0D3F" w:rsidRDefault="00421D94" w:rsidP="00421D94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 xml:space="preserve">Akumuasi Mobil Pribadi </w:t>
      </w:r>
      <w:r>
        <w:rPr>
          <w:rFonts w:ascii="Times New Roman" w:hAnsi="Times New Roman" w:cs="Times New Roman"/>
          <w:sz w:val="24"/>
          <w:szCs w:val="24"/>
        </w:rPr>
        <w:t>Minggu 30 April 2023 (Hari Besar)</w:t>
      </w:r>
    </w:p>
    <w:p w14:paraId="06F8D653" w14:textId="77777777" w:rsidR="00421D94" w:rsidRDefault="00421D94" w:rsidP="00421D9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2D5C4907">
          <v:shape id="_x0000_i1039" type="#_x0000_t75" style="width:393.5pt;height:586.05pt" o:ole="">
            <v:imagedata r:id="rId34" o:title=""/>
          </v:shape>
          <o:OLEObject Type="Embed" ProgID="Excel.Sheet.12" ShapeID="_x0000_i1039" DrawAspect="Content" ObjectID="_1755065066" r:id="rId35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342D92A" w14:textId="77777777" w:rsidR="00421D94" w:rsidRPr="004E0D3F" w:rsidRDefault="00421D94" w:rsidP="00421D94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D3F">
        <w:rPr>
          <w:rFonts w:ascii="Times New Roman" w:hAnsi="Times New Roman" w:cs="Times New Roman"/>
          <w:sz w:val="24"/>
          <w:szCs w:val="24"/>
        </w:rPr>
        <w:t xml:space="preserve">Akumuasi Mobil Muatan </w:t>
      </w:r>
      <w:r>
        <w:rPr>
          <w:rFonts w:ascii="Times New Roman" w:hAnsi="Times New Roman" w:cs="Times New Roman"/>
          <w:sz w:val="24"/>
          <w:szCs w:val="24"/>
        </w:rPr>
        <w:t>Minggu 30 April 2023 (Hari Besar)</w:t>
      </w:r>
    </w:p>
    <w:p w14:paraId="0691DDC7" w14:textId="77777777" w:rsidR="00421D94" w:rsidRDefault="00421D94" w:rsidP="00421D9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7411" w:dyaOrig="16274" w14:anchorId="486A641D">
          <v:shape id="_x0000_i1040" type="#_x0000_t75" style="width:393.5pt;height:586.05pt" o:ole="">
            <v:imagedata r:id="rId36" o:title=""/>
          </v:shape>
          <o:OLEObject Type="Embed" ProgID="Excel.Sheet.12" ShapeID="_x0000_i1040" DrawAspect="Content" ObjectID="_1755065067" r:id="rId37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4F5D3A4" w14:textId="77777777" w:rsidR="00421D94" w:rsidRDefault="00421D94" w:rsidP="00421D94">
      <w:pPr>
        <w:pStyle w:val="Caption"/>
        <w:spacing w:line="480" w:lineRule="auto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4" w:name="_Toc142233778"/>
      <w:r w:rsidRPr="00960BB4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1. </w: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960BB4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>Perhitungan dan Tabel V</w:t>
      </w:r>
      <w:r w:rsidRPr="00960BB4">
        <w:rPr>
          <w:rFonts w:ascii="Times New Roman" w:hAnsi="Times New Roman" w:cs="Times New Roman"/>
          <w:b w:val="0"/>
          <w:color w:val="auto"/>
          <w:sz w:val="24"/>
          <w:szCs w:val="24"/>
        </w:rPr>
        <w:t>olume Kendaraan</w:t>
      </w:r>
      <w:bookmarkEnd w:id="4"/>
    </w:p>
    <w:p w14:paraId="05C504D6" w14:textId="77777777" w:rsidR="00421D94" w:rsidRPr="00E62A90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62A90">
        <w:rPr>
          <w:rFonts w:ascii="Times New Roman" w:hAnsi="Times New Roman" w:cs="Times New Roman"/>
          <w:b/>
          <w:sz w:val="24"/>
          <w:szCs w:val="24"/>
        </w:rPr>
        <w:t>Perhitungan Dan Tabel Volume Kendaraan Rabu 1 Februari 2023</w:t>
      </w:r>
    </w:p>
    <w:p w14:paraId="72573971" w14:textId="77777777" w:rsidR="00421D94" w:rsidRPr="00B46A2D" w:rsidRDefault="00421D94" w:rsidP="00421D94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Volume Mobil Pribadi Rabu 1</w:t>
      </w:r>
      <w:r w:rsidRPr="004E0D3F">
        <w:rPr>
          <w:rFonts w:ascii="Times New Roman" w:hAnsi="Times New Roman" w:cs="Times New Roman"/>
          <w:sz w:val="24"/>
          <w:szCs w:val="24"/>
        </w:rPr>
        <w:t xml:space="preserve"> Februari 2023</w:t>
      </w:r>
    </w:p>
    <w:p w14:paraId="17438AA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52A0F9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9A4EA2D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65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16B87D6B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EB026C5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06CC368D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656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5</w:t>
      </w:r>
    </w:p>
    <w:p w14:paraId="635570A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681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5FD07230" w14:textId="77777777" w:rsidR="00421D94" w:rsidRPr="00B46A2D" w:rsidRDefault="00421D94" w:rsidP="00421D94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Volume Mobil Muatan Rabu 1</w:t>
      </w:r>
      <w:r w:rsidRPr="004E0D3F">
        <w:rPr>
          <w:rFonts w:ascii="Times New Roman" w:hAnsi="Times New Roman" w:cs="Times New Roman"/>
          <w:sz w:val="24"/>
          <w:szCs w:val="24"/>
        </w:rPr>
        <w:t xml:space="preserve"> Februari 2023</w:t>
      </w:r>
    </w:p>
    <w:p w14:paraId="5AB9975E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CF0DBA0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F2640DF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0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59938A3F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C2B678F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7830962A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04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3</w:t>
      </w:r>
    </w:p>
    <w:p w14:paraId="7AFDB274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27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71B40D3D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36CDC2A" w14:textId="77777777" w:rsidR="00421D94" w:rsidRPr="00A022EF" w:rsidRDefault="00421D94" w:rsidP="00421D94">
      <w:pPr>
        <w:pStyle w:val="ListParagraph"/>
        <w:widowControl w:val="0"/>
        <w:numPr>
          <w:ilvl w:val="0"/>
          <w:numId w:val="11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A022EF">
        <w:rPr>
          <w:rFonts w:ascii="Times New Roman" w:hAnsi="Times New Roman" w:cs="Times New Roman"/>
          <w:sz w:val="24"/>
          <w:szCs w:val="24"/>
        </w:rPr>
        <w:t>Volume Kendaraan Rabu 1 Februari 2023</w:t>
      </w:r>
    </w:p>
    <w:p w14:paraId="22470C9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348F8CD2">
          <v:shape id="_x0000_i1041" type="#_x0000_t75" style="width:380.95pt;height:534.15pt" o:ole="">
            <v:imagedata r:id="rId38" o:title=""/>
          </v:shape>
          <o:OLEObject Type="Embed" ProgID="Excel.Sheet.12" ShapeID="_x0000_i1041" DrawAspect="Content" ObjectID="_1755065068" r:id="rId39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ABB4584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Kamis 2 Februari 2023</w:t>
      </w:r>
    </w:p>
    <w:p w14:paraId="1D669D11" w14:textId="77777777" w:rsidR="00421D94" w:rsidRPr="00B46A2D" w:rsidRDefault="00421D94" w:rsidP="00421D94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C873B0">
        <w:rPr>
          <w:rFonts w:ascii="Times New Roman" w:hAnsi="Times New Roman" w:cs="Times New Roman"/>
          <w:sz w:val="24"/>
          <w:szCs w:val="24"/>
        </w:rPr>
        <w:t>Kamis 2 Februari 2023</w:t>
      </w:r>
    </w:p>
    <w:p w14:paraId="04A44CE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E27D8F8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9BB76C3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65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37C7FA6C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DDEC413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3614C147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655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15</w:t>
      </w:r>
    </w:p>
    <w:p w14:paraId="5547995B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64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36D32CB9" w14:textId="77777777" w:rsidR="00421D94" w:rsidRPr="00B46A2D" w:rsidRDefault="00421D94" w:rsidP="00421D94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C873B0">
        <w:rPr>
          <w:rFonts w:ascii="Times New Roman" w:hAnsi="Times New Roman" w:cs="Times New Roman"/>
          <w:sz w:val="24"/>
          <w:szCs w:val="24"/>
        </w:rPr>
        <w:t>Kamis 2 Februari 2023</w:t>
      </w:r>
    </w:p>
    <w:p w14:paraId="5E6787E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4D67D5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3926DAE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1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5386A392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F3DFF83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38803EE0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10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13</w:t>
      </w:r>
    </w:p>
    <w:p w14:paraId="2AF8DBA3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2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280EC1E6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9316B8C" w14:textId="77777777" w:rsidR="00421D94" w:rsidRPr="00C873B0" w:rsidRDefault="00421D94" w:rsidP="00421D94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C873B0">
        <w:rPr>
          <w:rFonts w:ascii="Times New Roman" w:hAnsi="Times New Roman" w:cs="Times New Roman"/>
          <w:sz w:val="24"/>
          <w:szCs w:val="24"/>
        </w:rPr>
        <w:t>Volume Kendaraan Kamis 2 Februari 2023</w:t>
      </w:r>
    </w:p>
    <w:p w14:paraId="57F7AF4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021A176E">
          <v:shape id="_x0000_i1042" type="#_x0000_t75" style="width:380.95pt;height:534.15pt" o:ole="">
            <v:imagedata r:id="rId40" o:title=""/>
          </v:shape>
          <o:OLEObject Type="Embed" ProgID="Excel.Sheet.12" ShapeID="_x0000_i1042" DrawAspect="Content" ObjectID="_1755065069" r:id="rId4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40C1354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Jumat 3 Februari 2023</w:t>
      </w:r>
    </w:p>
    <w:p w14:paraId="6E4E63DD" w14:textId="77777777" w:rsidR="00421D94" w:rsidRPr="00B46A2D" w:rsidRDefault="00421D94" w:rsidP="00421D94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AC0F5B">
        <w:rPr>
          <w:rFonts w:ascii="Times New Roman" w:hAnsi="Times New Roman" w:cs="Times New Roman"/>
          <w:sz w:val="24"/>
          <w:szCs w:val="24"/>
        </w:rPr>
        <w:t>Jumat 3 Februari 2023</w:t>
      </w:r>
    </w:p>
    <w:p w14:paraId="505A1A22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BA96624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CC03A1D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728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15822582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CE59DD4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4FE4B14C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728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4</w:t>
      </w:r>
    </w:p>
    <w:p w14:paraId="13727DF0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75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2A56250C" w14:textId="77777777" w:rsidR="00421D94" w:rsidRPr="00B46A2D" w:rsidRDefault="00421D94" w:rsidP="00421D94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AC0F5B">
        <w:rPr>
          <w:rFonts w:ascii="Times New Roman" w:hAnsi="Times New Roman" w:cs="Times New Roman"/>
          <w:sz w:val="24"/>
          <w:szCs w:val="24"/>
        </w:rPr>
        <w:t>Jumat 3 Februari 2023</w:t>
      </w:r>
    </w:p>
    <w:p w14:paraId="45D8146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D9475F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37F1CF7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0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0E86F019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9B5A3AE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785537AE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06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5</w:t>
      </w:r>
    </w:p>
    <w:p w14:paraId="7845F682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31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2F0ED370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6D22D0D" w14:textId="77777777" w:rsidR="00421D94" w:rsidRPr="00AC0F5B" w:rsidRDefault="00421D94" w:rsidP="00421D94">
      <w:pPr>
        <w:pStyle w:val="ListParagraph"/>
        <w:widowControl w:val="0"/>
        <w:numPr>
          <w:ilvl w:val="0"/>
          <w:numId w:val="13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AC0F5B">
        <w:rPr>
          <w:rFonts w:ascii="Times New Roman" w:hAnsi="Times New Roman" w:cs="Times New Roman"/>
          <w:sz w:val="24"/>
          <w:szCs w:val="24"/>
        </w:rPr>
        <w:t>Volume Kendaraan Jumat 3 Februari 2023</w:t>
      </w:r>
    </w:p>
    <w:p w14:paraId="281742DC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3E0180D9">
          <v:shape id="_x0000_i1043" type="#_x0000_t75" style="width:380.95pt;height:534.15pt" o:ole="">
            <v:imagedata r:id="rId42" o:title=""/>
          </v:shape>
          <o:OLEObject Type="Embed" ProgID="Excel.Sheet.12" ShapeID="_x0000_i1043" DrawAspect="Content" ObjectID="_1755065070" r:id="rId43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F6CC46C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Jumat 3 Februari 2023</w:t>
      </w:r>
    </w:p>
    <w:p w14:paraId="2AB81630" w14:textId="77777777" w:rsidR="00421D94" w:rsidRPr="00B46A2D" w:rsidRDefault="00421D94" w:rsidP="00421D94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AC0F5B">
        <w:rPr>
          <w:rFonts w:ascii="Times New Roman" w:hAnsi="Times New Roman" w:cs="Times New Roman"/>
          <w:sz w:val="24"/>
          <w:szCs w:val="24"/>
        </w:rPr>
        <w:t>Jumat 3 Februari 2023</w:t>
      </w:r>
    </w:p>
    <w:p w14:paraId="7337F6B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4FFDA8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0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66FABE3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808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2521EF72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EBA2EF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67D67F57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808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0</w:t>
      </w:r>
    </w:p>
    <w:p w14:paraId="2AE0289D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828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7482DA1C" w14:textId="77777777" w:rsidR="00421D94" w:rsidRPr="00B46A2D" w:rsidRDefault="00421D94" w:rsidP="00421D94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AC0F5B">
        <w:rPr>
          <w:rFonts w:ascii="Times New Roman" w:hAnsi="Times New Roman" w:cs="Times New Roman"/>
          <w:sz w:val="24"/>
          <w:szCs w:val="24"/>
        </w:rPr>
        <w:t>Jumat 3 Februari 2023</w:t>
      </w:r>
    </w:p>
    <w:p w14:paraId="5AF6648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97B485D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993EFE7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16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4B673BC5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26CE003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35DABF10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16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19</w:t>
      </w:r>
    </w:p>
    <w:p w14:paraId="23E098D7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35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7A54234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8DA5D52" w14:textId="77777777" w:rsidR="00421D94" w:rsidRPr="00AC0F5B" w:rsidRDefault="00421D94" w:rsidP="00421D94">
      <w:pPr>
        <w:pStyle w:val="ListParagraph"/>
        <w:widowControl w:val="0"/>
        <w:numPr>
          <w:ilvl w:val="0"/>
          <w:numId w:val="14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AC0F5B">
        <w:rPr>
          <w:rFonts w:ascii="Times New Roman" w:hAnsi="Times New Roman" w:cs="Times New Roman"/>
          <w:sz w:val="24"/>
          <w:szCs w:val="24"/>
        </w:rPr>
        <w:t xml:space="preserve">Volume Kendaraan </w:t>
      </w:r>
      <w:r>
        <w:rPr>
          <w:rFonts w:ascii="Times New Roman" w:hAnsi="Times New Roman" w:cs="Times New Roman"/>
          <w:sz w:val="24"/>
          <w:szCs w:val="24"/>
        </w:rPr>
        <w:t>Sabtu</w:t>
      </w:r>
      <w:r w:rsidRPr="00AC0F5B">
        <w:rPr>
          <w:rFonts w:ascii="Times New Roman" w:hAnsi="Times New Roman" w:cs="Times New Roman"/>
          <w:sz w:val="24"/>
          <w:szCs w:val="24"/>
        </w:rPr>
        <w:t xml:space="preserve"> 4 Februari 2023</w:t>
      </w:r>
    </w:p>
    <w:p w14:paraId="3C3AD673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5AB8CCEA">
          <v:shape id="_x0000_i1044" type="#_x0000_t75" style="width:380.95pt;height:534.15pt" o:ole="">
            <v:imagedata r:id="rId44" o:title=""/>
          </v:shape>
          <o:OLEObject Type="Embed" ProgID="Excel.Sheet.12" ShapeID="_x0000_i1044" DrawAspect="Content" ObjectID="_1755065071" r:id="rId45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841D471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Minggu 5 Februari 2023</w:t>
      </w:r>
    </w:p>
    <w:p w14:paraId="507FC4A6" w14:textId="77777777" w:rsidR="00421D94" w:rsidRPr="00B46A2D" w:rsidRDefault="00421D94" w:rsidP="00421D94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845E94">
        <w:rPr>
          <w:rFonts w:ascii="Times New Roman" w:hAnsi="Times New Roman" w:cs="Times New Roman"/>
          <w:sz w:val="24"/>
          <w:szCs w:val="24"/>
        </w:rPr>
        <w:t>Minggu 5 Februari 2023</w:t>
      </w:r>
    </w:p>
    <w:p w14:paraId="50A7E6B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44B3FE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5DFE5BF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025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597DC63F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92B5460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1E50B986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025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5</w:t>
      </w:r>
    </w:p>
    <w:p w14:paraId="19EA0A92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5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42A4420E" w14:textId="77777777" w:rsidR="00421D94" w:rsidRPr="00B46A2D" w:rsidRDefault="00421D94" w:rsidP="00421D94">
      <w:pPr>
        <w:pStyle w:val="ListParagraph"/>
        <w:numPr>
          <w:ilvl w:val="0"/>
          <w:numId w:val="1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845E94">
        <w:rPr>
          <w:rFonts w:ascii="Times New Roman" w:hAnsi="Times New Roman" w:cs="Times New Roman"/>
          <w:sz w:val="24"/>
          <w:szCs w:val="24"/>
        </w:rPr>
        <w:t>Minggu 5 Februari 2023</w:t>
      </w:r>
    </w:p>
    <w:p w14:paraId="3286E3B6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BDA81A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1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8ADAB68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4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09957B71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6AD5C8A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03C406B5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44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19</w:t>
      </w:r>
    </w:p>
    <w:p w14:paraId="124208CD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63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0A58590C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A5CDA27" w14:textId="77777777" w:rsidR="00421D94" w:rsidRPr="00845E94" w:rsidRDefault="00421D94" w:rsidP="00421D94">
      <w:pPr>
        <w:pStyle w:val="ListParagraph"/>
        <w:widowControl w:val="0"/>
        <w:numPr>
          <w:ilvl w:val="0"/>
          <w:numId w:val="15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845E94">
        <w:rPr>
          <w:rFonts w:ascii="Times New Roman" w:hAnsi="Times New Roman" w:cs="Times New Roman"/>
          <w:sz w:val="24"/>
          <w:szCs w:val="24"/>
        </w:rPr>
        <w:t>Volume Kendaraan Minggu 5 Februari 2023</w:t>
      </w:r>
    </w:p>
    <w:p w14:paraId="5729FE3B" w14:textId="77777777" w:rsidR="00421D94" w:rsidRDefault="00421D94" w:rsidP="00421D94">
      <w:pPr>
        <w:pStyle w:val="Caption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7E9A13CE">
          <v:shape id="_x0000_i1045" type="#_x0000_t75" style="width:380.95pt;height:534.15pt" o:ole="">
            <v:imagedata r:id="rId46" o:title=""/>
          </v:shape>
          <o:OLEObject Type="Embed" ProgID="Excel.Sheet.12" ShapeID="_x0000_i1045" DrawAspect="Content" ObjectID="_1755065072" r:id="rId47"/>
        </w:object>
      </w:r>
    </w:p>
    <w:p w14:paraId="010B0537" w14:textId="77777777" w:rsidR="00421D94" w:rsidRDefault="00421D94" w:rsidP="00421D94"/>
    <w:p w14:paraId="1ED3B20D" w14:textId="77777777" w:rsidR="00421D94" w:rsidRDefault="00421D94" w:rsidP="00421D94"/>
    <w:p w14:paraId="3A625080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Senin 6 Februari 2023</w:t>
      </w:r>
    </w:p>
    <w:p w14:paraId="68B7112E" w14:textId="77777777" w:rsidR="00421D94" w:rsidRPr="00B46A2D" w:rsidRDefault="00421D94" w:rsidP="00421D94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0D4C63">
        <w:rPr>
          <w:rFonts w:ascii="Times New Roman" w:hAnsi="Times New Roman" w:cs="Times New Roman"/>
          <w:sz w:val="24"/>
          <w:szCs w:val="24"/>
        </w:rPr>
        <w:t>Senin 6 Februari 2023</w:t>
      </w:r>
    </w:p>
    <w:p w14:paraId="521B0F97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331F3B0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30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E5E8CFD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00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6C53AF08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16EC00A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70CA1C77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002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30</w:t>
      </w:r>
    </w:p>
    <w:p w14:paraId="14B30375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3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32986DA8" w14:textId="77777777" w:rsidR="00421D94" w:rsidRPr="00B46A2D" w:rsidRDefault="00421D94" w:rsidP="00421D94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0D4C63">
        <w:rPr>
          <w:rFonts w:ascii="Times New Roman" w:hAnsi="Times New Roman" w:cs="Times New Roman"/>
          <w:sz w:val="24"/>
          <w:szCs w:val="24"/>
        </w:rPr>
        <w:t>Senin 6 Februari 2023</w:t>
      </w:r>
    </w:p>
    <w:p w14:paraId="1CB38AD1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EE14407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2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2FB7AB1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38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549E89FA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1202611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296149BF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38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2</w:t>
      </w:r>
    </w:p>
    <w:p w14:paraId="1456E9A0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60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654D4C4E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1753A7B" w14:textId="77777777" w:rsidR="00421D94" w:rsidRPr="000D4C63" w:rsidRDefault="00421D94" w:rsidP="00421D94">
      <w:pPr>
        <w:pStyle w:val="ListParagraph"/>
        <w:widowControl w:val="0"/>
        <w:numPr>
          <w:ilvl w:val="0"/>
          <w:numId w:val="16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0D4C63">
        <w:rPr>
          <w:rFonts w:ascii="Times New Roman" w:hAnsi="Times New Roman" w:cs="Times New Roman"/>
          <w:sz w:val="24"/>
          <w:szCs w:val="24"/>
        </w:rPr>
        <w:t>Volume Kendaraan Senin 6 Februari 2023</w:t>
      </w:r>
    </w:p>
    <w:p w14:paraId="69515AF8" w14:textId="77777777" w:rsidR="00421D94" w:rsidRDefault="00421D94" w:rsidP="00421D94">
      <w:pPr>
        <w:pStyle w:val="Caption"/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77F6CE21">
          <v:shape id="_x0000_i1046" type="#_x0000_t75" style="width:380.95pt;height:568.45pt" o:ole="">
            <v:imagedata r:id="rId48" o:title=""/>
          </v:shape>
          <o:OLEObject Type="Embed" ProgID="Excel.Sheet.12" ShapeID="_x0000_i1046" DrawAspect="Content" ObjectID="_1755065073" r:id="rId49"/>
        </w:object>
      </w:r>
    </w:p>
    <w:p w14:paraId="711BD793" w14:textId="77777777" w:rsidR="00421D94" w:rsidRPr="00BB3F13" w:rsidRDefault="00421D94" w:rsidP="00421D94"/>
    <w:p w14:paraId="542A096E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Volume Kendaraan Selasa 7 Februari 2023</w:t>
      </w:r>
    </w:p>
    <w:p w14:paraId="6BB89182" w14:textId="77777777" w:rsidR="00421D94" w:rsidRPr="00B46A2D" w:rsidRDefault="00421D94" w:rsidP="00421D94">
      <w:pPr>
        <w:pStyle w:val="ListParagraph"/>
        <w:numPr>
          <w:ilvl w:val="0"/>
          <w:numId w:val="1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Pribadi </w:t>
      </w:r>
      <w:r w:rsidRPr="002F693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22B30C2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9E7268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6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3BE5034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003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7717AD15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25808CB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665651D9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003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6</w:t>
      </w:r>
    </w:p>
    <w:p w14:paraId="188EE693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29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3D3048BB" w14:textId="77777777" w:rsidR="00421D94" w:rsidRPr="00B46A2D" w:rsidRDefault="00421D94" w:rsidP="00421D94">
      <w:pPr>
        <w:pStyle w:val="ListParagraph"/>
        <w:numPr>
          <w:ilvl w:val="0"/>
          <w:numId w:val="1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 xml:space="preserve">Volume Mobil Muatan </w:t>
      </w:r>
      <w:r w:rsidRPr="002F693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0062F1A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EDE0EC0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0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7E8CF97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3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1970B50A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3DE0AAA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484BE0EB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34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0</w:t>
      </w:r>
    </w:p>
    <w:p w14:paraId="220063F3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54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04072D2F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25D17A1" w14:textId="77777777" w:rsidR="00421D94" w:rsidRPr="002F6938" w:rsidRDefault="00421D94" w:rsidP="00421D94">
      <w:pPr>
        <w:pStyle w:val="ListParagraph"/>
        <w:widowControl w:val="0"/>
        <w:numPr>
          <w:ilvl w:val="0"/>
          <w:numId w:val="17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2F6938">
        <w:rPr>
          <w:rFonts w:ascii="Times New Roman" w:hAnsi="Times New Roman" w:cs="Times New Roman"/>
          <w:sz w:val="24"/>
          <w:szCs w:val="24"/>
        </w:rPr>
        <w:t>Volume Kendaraan Selasa 7 Februari 2023</w:t>
      </w:r>
    </w:p>
    <w:p w14:paraId="68602DC3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524EB169">
          <v:shape id="_x0000_i1047" type="#_x0000_t75" style="width:380.95pt;height:568.45pt" o:ole="">
            <v:imagedata r:id="rId50" o:title=""/>
          </v:shape>
          <o:OLEObject Type="Embed" ProgID="Excel.Sheet.12" ShapeID="_x0000_i1047" DrawAspect="Content" ObjectID="_1755065074" r:id="rId5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CC88D79" w14:textId="77777777" w:rsidR="00421D94" w:rsidRPr="00BB130B" w:rsidRDefault="00421D94" w:rsidP="00421D94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B130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Volume Kendaraan </w:t>
      </w:r>
      <w:r>
        <w:rPr>
          <w:rFonts w:ascii="Times New Roman" w:hAnsi="Times New Roman" w:cs="Times New Roman"/>
          <w:b/>
          <w:sz w:val="24"/>
          <w:szCs w:val="24"/>
        </w:rPr>
        <w:t>Minggu 30 April</w:t>
      </w:r>
      <w:r w:rsidRPr="00BB130B">
        <w:rPr>
          <w:rFonts w:ascii="Times New Roman" w:hAnsi="Times New Roman" w:cs="Times New Roman"/>
          <w:b/>
          <w:sz w:val="24"/>
          <w:szCs w:val="24"/>
        </w:rPr>
        <w:t xml:space="preserve"> 2023</w:t>
      </w:r>
    </w:p>
    <w:p w14:paraId="44E8298F" w14:textId="77777777" w:rsidR="00421D94" w:rsidRPr="00B46A2D" w:rsidRDefault="00421D94" w:rsidP="00421D94">
      <w:pPr>
        <w:pStyle w:val="ListParagraph"/>
        <w:numPr>
          <w:ilvl w:val="0"/>
          <w:numId w:val="3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Volume Mobil Pribadi Minggu 30 April</w:t>
      </w:r>
      <w:r w:rsidRPr="002F6938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198F1B2F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2129173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39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D62A52C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1517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0C674BE6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1D771E5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713958FF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1517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39</w:t>
      </w:r>
    </w:p>
    <w:p w14:paraId="401823C0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556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792052FD" w14:textId="77777777" w:rsidR="00421D94" w:rsidRPr="00B46A2D" w:rsidRDefault="00421D94" w:rsidP="00421D94">
      <w:pPr>
        <w:pStyle w:val="ListParagraph"/>
        <w:numPr>
          <w:ilvl w:val="0"/>
          <w:numId w:val="3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>
        <w:rPr>
          <w:rFonts w:ascii="Times New Roman" w:hAnsi="Times New Roman" w:cs="Times New Roman"/>
          <w:sz w:val="24"/>
          <w:szCs w:val="24"/>
        </w:rPr>
        <w:t>Volume Mobil Muatan Minggu 30 April</w:t>
      </w:r>
      <w:r w:rsidRPr="002F6938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681CB6BC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09B29D5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X</w:t>
      </w:r>
      <w:r>
        <w:rPr>
          <w:rFonts w:ascii="Times New Roman" w:hAnsi="Times New Roman" w:cs="Times New Roman"/>
          <w:sz w:val="24"/>
          <w:szCs w:val="24"/>
        </w:rPr>
        <w:tab/>
        <w:t xml:space="preserve"> = 24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BA09A8F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i</w:t>
      </w:r>
      <w:r>
        <w:rPr>
          <w:rFonts w:ascii="Times New Roman" w:hAnsi="Times New Roman" w:cs="Times New Roman"/>
          <w:sz w:val="24"/>
          <w:szCs w:val="24"/>
        </w:rPr>
        <w:tab/>
        <w:t xml:space="preserve"> = 218 kendaraa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  <w:r w:rsidRPr="00ED26A1">
        <w:rPr>
          <w:rFonts w:ascii="Times New Roman" w:hAnsi="Times New Roman" w:cs="Times New Roman"/>
          <w:sz w:val="24"/>
          <w:szCs w:val="24"/>
        </w:rPr>
        <w:tab/>
      </w:r>
    </w:p>
    <w:p w14:paraId="6B56330B" w14:textId="77777777" w:rsidR="00421D94" w:rsidRPr="00921820" w:rsidRDefault="00421D94" w:rsidP="00421D94">
      <w:pPr>
        <w:pStyle w:val="ListParagraph"/>
        <w:spacing w:line="480" w:lineRule="auto"/>
        <w:ind w:firstLine="27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hingga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4F117B1" w14:textId="77777777" w:rsidR="00421D94" w:rsidRPr="00ED26A1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kumulasi</w:t>
      </w:r>
      <w:r>
        <w:rPr>
          <w:rFonts w:ascii="Times New Roman" w:hAnsi="Times New Roman" w:cs="Times New Roman"/>
          <w:sz w:val="24"/>
          <w:szCs w:val="24"/>
        </w:rPr>
        <w:t xml:space="preserve"> Parkir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>= Ei + X</w:t>
      </w:r>
    </w:p>
    <w:p w14:paraId="1026D452" w14:textId="77777777" w:rsidR="00421D94" w:rsidRPr="00ED26A1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21820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 xml:space="preserve">218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+ </w:t>
      </w:r>
      <w:r>
        <w:rPr>
          <w:rFonts w:ascii="Times New Roman" w:hAnsi="Times New Roman" w:cs="Times New Roman"/>
          <w:sz w:val="24"/>
          <w:szCs w:val="24"/>
        </w:rPr>
        <w:t>24</w:t>
      </w:r>
    </w:p>
    <w:p w14:paraId="3CABFA4C" w14:textId="77777777" w:rsidR="00421D94" w:rsidRDefault="00421D94" w:rsidP="00421D94">
      <w:pPr>
        <w:pStyle w:val="ListParagraph"/>
        <w:spacing w:line="48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242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ndaraan </w:t>
      </w:r>
    </w:p>
    <w:p w14:paraId="2CAE0B6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BF8476F" w14:textId="77777777" w:rsidR="00421D94" w:rsidRPr="002F6938" w:rsidRDefault="00421D94" w:rsidP="00421D94">
      <w:pPr>
        <w:pStyle w:val="ListParagraph"/>
        <w:widowControl w:val="0"/>
        <w:numPr>
          <w:ilvl w:val="0"/>
          <w:numId w:val="36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2F6938">
        <w:rPr>
          <w:rFonts w:ascii="Times New Roman" w:hAnsi="Times New Roman" w:cs="Times New Roman"/>
          <w:sz w:val="24"/>
          <w:szCs w:val="24"/>
        </w:rPr>
        <w:t xml:space="preserve">Volume Kendaraan </w:t>
      </w:r>
      <w:r>
        <w:rPr>
          <w:rFonts w:ascii="Times New Roman" w:hAnsi="Times New Roman" w:cs="Times New Roman"/>
          <w:sz w:val="24"/>
          <w:szCs w:val="24"/>
        </w:rPr>
        <w:t>Minggu 30 April</w:t>
      </w:r>
      <w:r w:rsidRPr="002F6938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6ED93F12" w14:textId="77777777" w:rsidR="00421D94" w:rsidRDefault="00421D94" w:rsidP="00421D9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5939" w:dyaOrig="15326" w14:anchorId="2FF8F8DD">
          <v:shape id="_x0000_i1048" type="#_x0000_t75" style="width:380.95pt;height:568.45pt" o:ole="">
            <v:imagedata r:id="rId52" o:title=""/>
          </v:shape>
          <o:OLEObject Type="Embed" ProgID="Excel.Sheet.12" ShapeID="_x0000_i1048" DrawAspect="Content" ObjectID="_1755065075" r:id="rId53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F5575E6" w14:textId="77777777" w:rsidR="00421D94" w:rsidRPr="00BC1497" w:rsidRDefault="00421D94" w:rsidP="00421D94">
      <w:pPr>
        <w:pStyle w:val="Caption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5" w:name="_Toc142233779"/>
      <w:r w:rsidRPr="00BC149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1. </w: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B151D6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Indeks</w:t>
      </w:r>
      <w:r w:rsidRPr="00BC1497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Parkir</w:t>
      </w:r>
      <w:bookmarkEnd w:id="5"/>
    </w:p>
    <w:p w14:paraId="2C98C2CF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Kendaraan Rabu 1 Februari 2023</w:t>
      </w:r>
    </w:p>
    <w:p w14:paraId="7B765942" w14:textId="77777777" w:rsidR="00421D94" w:rsidRPr="00B46A2D" w:rsidRDefault="00421D94" w:rsidP="00421D94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2F693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064B45EC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0C6157A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56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1A329947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222EF5DD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E9AD42E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14CAF20F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 xml:space="preserve">= ( </w:t>
      </w:r>
      <w:r>
        <w:rPr>
          <w:rFonts w:ascii="Times New Roman" w:hAnsi="Times New Roman" w:cs="Times New Roman"/>
          <w:sz w:val="24"/>
          <w:szCs w:val="24"/>
        </w:rPr>
        <w:t>256</w:t>
      </w:r>
      <w:r w:rsidRPr="008C77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48B4DAFA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07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5D41852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359D3ACD" w14:textId="77777777" w:rsidR="00421D94" w:rsidRPr="00B46A2D" w:rsidRDefault="00421D94" w:rsidP="00421D94">
      <w:pPr>
        <w:pStyle w:val="ListParagraph"/>
        <w:numPr>
          <w:ilvl w:val="0"/>
          <w:numId w:val="1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2F693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6BE58EF4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0AA2797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3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7ABDBCEB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5C05873E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B2249BC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4D73A6EF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 xml:space="preserve">= ( </w:t>
      </w:r>
      <w:r>
        <w:rPr>
          <w:rFonts w:ascii="Times New Roman" w:hAnsi="Times New Roman" w:cs="Times New Roman"/>
          <w:sz w:val="24"/>
          <w:szCs w:val="24"/>
        </w:rPr>
        <w:t>23</w:t>
      </w:r>
      <w:r w:rsidRPr="008C77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68D7FF68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0,92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416E17CA" w14:textId="77777777" w:rsidR="00421D94" w:rsidRDefault="00421D94" w:rsidP="00421D94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7938683" w14:textId="77777777" w:rsidR="00421D94" w:rsidRPr="004E0FC2" w:rsidRDefault="00421D94" w:rsidP="00421D94">
      <w:pPr>
        <w:pStyle w:val="ListParagraph"/>
        <w:widowControl w:val="0"/>
        <w:numPr>
          <w:ilvl w:val="0"/>
          <w:numId w:val="19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FC2">
        <w:rPr>
          <w:rFonts w:ascii="Times New Roman" w:hAnsi="Times New Roman" w:cs="Times New Roman"/>
          <w:sz w:val="24"/>
          <w:szCs w:val="24"/>
        </w:rPr>
        <w:t>Indeks Parkir Kendaraan Rabu 1 Februari 2023</w:t>
      </w:r>
    </w:p>
    <w:p w14:paraId="319C192C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019" w:dyaOrig="15906" w14:anchorId="7D700974">
          <v:shape id="_x0000_i1049" type="#_x0000_t75" style="width:365.85pt;height:544.2pt" o:ole="">
            <v:imagedata r:id="rId54" o:title=""/>
          </v:shape>
          <o:OLEObject Type="Embed" ProgID="Excel.Sheet.12" ShapeID="_x0000_i1049" DrawAspect="Content" ObjectID="_1755065076" r:id="rId55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C7E6EB2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Kendaraan Kamis 2 Februari 2023</w:t>
      </w:r>
    </w:p>
    <w:p w14:paraId="296987F8" w14:textId="77777777" w:rsidR="00421D94" w:rsidRPr="00B46A2D" w:rsidRDefault="00421D94" w:rsidP="00421D94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4E0FC2">
        <w:rPr>
          <w:rFonts w:ascii="Times New Roman" w:hAnsi="Times New Roman" w:cs="Times New Roman"/>
          <w:sz w:val="24"/>
          <w:szCs w:val="24"/>
        </w:rPr>
        <w:t>Kamis 2 Februari 2023</w:t>
      </w:r>
    </w:p>
    <w:p w14:paraId="5091FEBF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BE6D46F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194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3170612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3F4B9279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13EF11D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76B4D879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 xml:space="preserve">= ( </w:t>
      </w:r>
      <w:r>
        <w:rPr>
          <w:rFonts w:ascii="Times New Roman" w:hAnsi="Times New Roman" w:cs="Times New Roman"/>
          <w:sz w:val="24"/>
          <w:szCs w:val="24"/>
        </w:rPr>
        <w:t>194</w:t>
      </w:r>
      <w:r w:rsidRPr="008C77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12E18C3A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81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71CD40B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6A37CC45" w14:textId="77777777" w:rsidR="00421D94" w:rsidRPr="00B46A2D" w:rsidRDefault="00421D94" w:rsidP="00421D94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4E0FC2">
        <w:rPr>
          <w:rFonts w:ascii="Times New Roman" w:hAnsi="Times New Roman" w:cs="Times New Roman"/>
          <w:sz w:val="24"/>
          <w:szCs w:val="24"/>
        </w:rPr>
        <w:t>Kamis 2 Februari 2023</w:t>
      </w:r>
    </w:p>
    <w:p w14:paraId="79A46A93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3997EBE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4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22A003E2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6FC1CC2A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8C26A01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5569A737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 xml:space="preserve">= (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8C77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5140D6C0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96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3F7B6190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B5A94AB" w14:textId="77777777" w:rsidR="00421D94" w:rsidRPr="004E0FC2" w:rsidRDefault="00421D94" w:rsidP="00421D94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4E0FC2">
        <w:rPr>
          <w:rFonts w:ascii="Times New Roman" w:hAnsi="Times New Roman" w:cs="Times New Roman"/>
          <w:sz w:val="24"/>
          <w:szCs w:val="24"/>
        </w:rPr>
        <w:t>Indeks Parkir Kendaraan Kamis 2 Februari 2023</w:t>
      </w:r>
    </w:p>
    <w:p w14:paraId="5D066FA3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019" w:dyaOrig="15906" w14:anchorId="4E2798CE">
          <v:shape id="_x0000_i1050" type="#_x0000_t75" style="width:365.85pt;height:544.2pt" o:ole="">
            <v:imagedata r:id="rId56" o:title=""/>
          </v:shape>
          <o:OLEObject Type="Embed" ProgID="Excel.Sheet.12" ShapeID="_x0000_i1050" DrawAspect="Content" ObjectID="_1755065077" r:id="rId57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AF5A272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Kendaraan </w:t>
      </w:r>
      <w:r w:rsidRPr="00056FB2">
        <w:rPr>
          <w:rFonts w:ascii="Times New Roman" w:hAnsi="Times New Roman" w:cs="Times New Roman"/>
          <w:b/>
          <w:sz w:val="24"/>
          <w:szCs w:val="24"/>
        </w:rPr>
        <w:t>Jumat 3 Februari 2023</w:t>
      </w:r>
    </w:p>
    <w:p w14:paraId="1C65CE47" w14:textId="77777777" w:rsidR="00421D94" w:rsidRPr="00B46A2D" w:rsidRDefault="00421D94" w:rsidP="00421D94">
      <w:pPr>
        <w:pStyle w:val="ListParagraph"/>
        <w:numPr>
          <w:ilvl w:val="0"/>
          <w:numId w:val="2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056FB2">
        <w:rPr>
          <w:rFonts w:ascii="Times New Roman" w:hAnsi="Times New Roman" w:cs="Times New Roman"/>
          <w:sz w:val="24"/>
          <w:szCs w:val="24"/>
        </w:rPr>
        <w:t>Jumat 3 Februari 2023</w:t>
      </w:r>
    </w:p>
    <w:p w14:paraId="08A72BA0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0414496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77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32F0EF7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601F217C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55484EA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367BC9F1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277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45FF0096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15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62C652C2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6D61B544" w14:textId="77777777" w:rsidR="00421D94" w:rsidRPr="00B46A2D" w:rsidRDefault="00421D94" w:rsidP="00421D94">
      <w:pPr>
        <w:pStyle w:val="ListParagraph"/>
        <w:numPr>
          <w:ilvl w:val="0"/>
          <w:numId w:val="2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056FB2">
        <w:rPr>
          <w:rFonts w:ascii="Times New Roman" w:hAnsi="Times New Roman" w:cs="Times New Roman"/>
          <w:sz w:val="24"/>
          <w:szCs w:val="24"/>
        </w:rPr>
        <w:t>Jumat 3 Februari 2023</w:t>
      </w:r>
    </w:p>
    <w:p w14:paraId="5873D4E8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EBBB500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4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321BB058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6B48F6CF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931510B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23FEF7ED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 xml:space="preserve">= ( </w:t>
      </w:r>
      <w:r>
        <w:rPr>
          <w:rFonts w:ascii="Times New Roman" w:hAnsi="Times New Roman" w:cs="Times New Roman"/>
          <w:sz w:val="24"/>
          <w:szCs w:val="24"/>
        </w:rPr>
        <w:t>24</w:t>
      </w:r>
      <w:r w:rsidRPr="008C77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077A0C47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96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7035B6B6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AF69CA" w14:textId="77777777" w:rsidR="00421D94" w:rsidRPr="00056FB2" w:rsidRDefault="00421D94" w:rsidP="00421D94">
      <w:pPr>
        <w:pStyle w:val="ListParagraph"/>
        <w:widowControl w:val="0"/>
        <w:numPr>
          <w:ilvl w:val="0"/>
          <w:numId w:val="21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056FB2">
        <w:rPr>
          <w:rFonts w:ascii="Times New Roman" w:hAnsi="Times New Roman" w:cs="Times New Roman"/>
          <w:sz w:val="24"/>
          <w:szCs w:val="24"/>
        </w:rPr>
        <w:t>Indeks Parkir Kendaraan Jumat 3 Februari 2023</w:t>
      </w:r>
    </w:p>
    <w:p w14:paraId="7F7A4604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019" w:dyaOrig="15906" w14:anchorId="601E05CE">
          <v:shape id="_x0000_i1051" type="#_x0000_t75" style="width:365.85pt;height:544.2pt" o:ole="">
            <v:imagedata r:id="rId58" o:title=""/>
          </v:shape>
          <o:OLEObject Type="Embed" ProgID="Excel.Sheet.12" ShapeID="_x0000_i1051" DrawAspect="Content" ObjectID="_1755065078" r:id="rId59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0DD0D47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Kendaraan </w:t>
      </w:r>
      <w:r w:rsidRPr="00056FB2">
        <w:rPr>
          <w:rFonts w:ascii="Times New Roman" w:hAnsi="Times New Roman" w:cs="Times New Roman"/>
          <w:b/>
          <w:sz w:val="24"/>
          <w:szCs w:val="24"/>
        </w:rPr>
        <w:t>Sabtu 4 Februari 2023</w:t>
      </w:r>
    </w:p>
    <w:p w14:paraId="0B532028" w14:textId="77777777" w:rsidR="00421D94" w:rsidRPr="00B46A2D" w:rsidRDefault="00421D94" w:rsidP="00421D94">
      <w:pPr>
        <w:pStyle w:val="ListParagraph"/>
        <w:numPr>
          <w:ilvl w:val="0"/>
          <w:numId w:val="2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056FB2">
        <w:rPr>
          <w:rFonts w:ascii="Times New Roman" w:hAnsi="Times New Roman" w:cs="Times New Roman"/>
          <w:sz w:val="24"/>
          <w:szCs w:val="24"/>
        </w:rPr>
        <w:t>Sabtu 4 Februari 2023</w:t>
      </w:r>
    </w:p>
    <w:p w14:paraId="0F055D53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BD9F4DE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82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5393DFEF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6B02B441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1CA190C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212FCFE1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282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4246C18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18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2F7A58BE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03AB3390" w14:textId="77777777" w:rsidR="00421D94" w:rsidRPr="00B46A2D" w:rsidRDefault="00421D94" w:rsidP="00421D94">
      <w:pPr>
        <w:pStyle w:val="ListParagraph"/>
        <w:numPr>
          <w:ilvl w:val="0"/>
          <w:numId w:val="2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056FB2">
        <w:rPr>
          <w:rFonts w:ascii="Times New Roman" w:hAnsi="Times New Roman" w:cs="Times New Roman"/>
          <w:sz w:val="24"/>
          <w:szCs w:val="24"/>
        </w:rPr>
        <w:t>Sabtu 4 Februari 2023</w:t>
      </w:r>
    </w:p>
    <w:p w14:paraId="59E5DA2D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1EFD96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3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4973EADB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7F05B45D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8E547B4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2EFC77DE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23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268F5152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92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632F902D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2BB02F0" w14:textId="77777777" w:rsidR="00421D94" w:rsidRPr="00056FB2" w:rsidRDefault="00421D94" w:rsidP="00421D94">
      <w:pPr>
        <w:pStyle w:val="ListParagraph"/>
        <w:widowControl w:val="0"/>
        <w:numPr>
          <w:ilvl w:val="0"/>
          <w:numId w:val="22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056FB2">
        <w:rPr>
          <w:rFonts w:ascii="Times New Roman" w:hAnsi="Times New Roman" w:cs="Times New Roman"/>
          <w:sz w:val="24"/>
          <w:szCs w:val="24"/>
        </w:rPr>
        <w:t>Indeks Parkir Kendaraan Sabtu 4 Februari 2023</w:t>
      </w:r>
    </w:p>
    <w:p w14:paraId="4B6C7CF1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019" w:dyaOrig="15906" w14:anchorId="7AD18A0C">
          <v:shape id="_x0000_i1052" type="#_x0000_t75" style="width:365.85pt;height:544.2pt" o:ole="">
            <v:imagedata r:id="rId60" o:title=""/>
          </v:shape>
          <o:OLEObject Type="Embed" ProgID="Excel.Sheet.12" ShapeID="_x0000_i1052" DrawAspect="Content" ObjectID="_1755065079" r:id="rId61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C01F588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>Kendaraan Minggu 5 Februari 2023</w:t>
      </w:r>
    </w:p>
    <w:p w14:paraId="12351CEE" w14:textId="77777777" w:rsidR="00421D94" w:rsidRPr="00B46A2D" w:rsidRDefault="00421D94" w:rsidP="00421D94">
      <w:pPr>
        <w:pStyle w:val="ListParagraph"/>
        <w:numPr>
          <w:ilvl w:val="0"/>
          <w:numId w:val="2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F426A4">
        <w:rPr>
          <w:rFonts w:ascii="Times New Roman" w:hAnsi="Times New Roman" w:cs="Times New Roman"/>
          <w:sz w:val="24"/>
          <w:szCs w:val="24"/>
        </w:rPr>
        <w:t>Minggu 5 Februari 2023</w:t>
      </w:r>
    </w:p>
    <w:p w14:paraId="1AA3849F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E23770B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388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019AAC14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25C82EE5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BBBC071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3CD26556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388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6E8671DD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62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36CB16BC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2833F00F" w14:textId="77777777" w:rsidR="00421D94" w:rsidRPr="00B46A2D" w:rsidRDefault="00421D94" w:rsidP="00421D94">
      <w:pPr>
        <w:pStyle w:val="ListParagraph"/>
        <w:numPr>
          <w:ilvl w:val="0"/>
          <w:numId w:val="2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F426A4">
        <w:rPr>
          <w:rFonts w:ascii="Times New Roman" w:hAnsi="Times New Roman" w:cs="Times New Roman"/>
          <w:sz w:val="24"/>
          <w:szCs w:val="24"/>
        </w:rPr>
        <w:t>Minggu 5 Februari 2023</w:t>
      </w:r>
    </w:p>
    <w:p w14:paraId="6B8D270B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1FC8A9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8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5B61B204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4DF72D40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E8FDC60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1006067A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28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5233214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12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0E8F978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5B4D283" w14:textId="77777777" w:rsidR="00421D94" w:rsidRPr="00F426A4" w:rsidRDefault="00421D94" w:rsidP="00421D94">
      <w:pPr>
        <w:pStyle w:val="ListParagraph"/>
        <w:widowControl w:val="0"/>
        <w:numPr>
          <w:ilvl w:val="0"/>
          <w:numId w:val="23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F426A4">
        <w:rPr>
          <w:rFonts w:ascii="Times New Roman" w:hAnsi="Times New Roman" w:cs="Times New Roman"/>
          <w:sz w:val="24"/>
          <w:szCs w:val="24"/>
        </w:rPr>
        <w:t>Indeks Parkir Kendaraan Minggu 5 Februari 2023</w:t>
      </w:r>
    </w:p>
    <w:p w14:paraId="74FCB57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387" w:dyaOrig="15906" w14:anchorId="53A9E2DF">
          <v:shape id="_x0000_i1053" type="#_x0000_t75" style="width:387.65pt;height:544.2pt" o:ole="">
            <v:imagedata r:id="rId62" o:title=""/>
          </v:shape>
          <o:OLEObject Type="Embed" ProgID="Excel.Sheet.12" ShapeID="_x0000_i1053" DrawAspect="Content" ObjectID="_1755065080" r:id="rId63"/>
        </w:object>
      </w:r>
    </w:p>
    <w:p w14:paraId="1DCA9A2E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</w:p>
    <w:p w14:paraId="0089AB9C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</w:p>
    <w:p w14:paraId="3C892B6E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932F75">
        <w:rPr>
          <w:rFonts w:ascii="Times New Roman" w:hAnsi="Times New Roman" w:cs="Times New Roman"/>
          <w:b/>
          <w:sz w:val="24"/>
          <w:szCs w:val="24"/>
        </w:rPr>
        <w:t>Senin 6 Februari 2023</w:t>
      </w:r>
    </w:p>
    <w:p w14:paraId="7553F7CC" w14:textId="77777777" w:rsidR="00421D94" w:rsidRPr="00B46A2D" w:rsidRDefault="00421D94" w:rsidP="00421D94">
      <w:pPr>
        <w:pStyle w:val="ListParagraph"/>
        <w:numPr>
          <w:ilvl w:val="0"/>
          <w:numId w:val="2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932F75">
        <w:rPr>
          <w:rFonts w:ascii="Times New Roman" w:hAnsi="Times New Roman" w:cs="Times New Roman"/>
          <w:sz w:val="24"/>
          <w:szCs w:val="24"/>
        </w:rPr>
        <w:t>Senin 6 Februari 2023</w:t>
      </w:r>
    </w:p>
    <w:p w14:paraId="31563470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32672BF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409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050CDCDC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5981A4BC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D999EB4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696A5A7F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409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301EA4B0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932F75">
        <w:rPr>
          <w:rFonts w:ascii="Times New Roman" w:hAnsi="Times New Roman" w:cs="Times New Roman"/>
          <w:b/>
          <w:sz w:val="24"/>
          <w:szCs w:val="24"/>
        </w:rPr>
        <w:t>170 %</w:t>
      </w:r>
    </w:p>
    <w:p w14:paraId="22A0B2A8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09F28BC9" w14:textId="77777777" w:rsidR="00421D94" w:rsidRPr="00B46A2D" w:rsidRDefault="00421D94" w:rsidP="00421D94">
      <w:pPr>
        <w:pStyle w:val="ListParagraph"/>
        <w:numPr>
          <w:ilvl w:val="0"/>
          <w:numId w:val="2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932F75">
        <w:rPr>
          <w:rFonts w:ascii="Times New Roman" w:hAnsi="Times New Roman" w:cs="Times New Roman"/>
          <w:sz w:val="24"/>
          <w:szCs w:val="24"/>
        </w:rPr>
        <w:t>Senin 6 Februari 2023</w:t>
      </w:r>
    </w:p>
    <w:p w14:paraId="38E94CB3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9304F1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5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7D56D39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06FFFE1B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5C418C5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6EF6F190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83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129E23C4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00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57CED2D2" w14:textId="77777777" w:rsidR="00421D94" w:rsidRPr="00932F75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932F75">
        <w:rPr>
          <w:rFonts w:ascii="Times New Roman" w:hAnsi="Times New Roman" w:cs="Times New Roman"/>
          <w:sz w:val="24"/>
          <w:szCs w:val="24"/>
        </w:rPr>
        <w:br w:type="page"/>
      </w:r>
    </w:p>
    <w:p w14:paraId="347A9A1B" w14:textId="77777777" w:rsidR="00421D94" w:rsidRPr="00932F75" w:rsidRDefault="00421D94" w:rsidP="00421D94">
      <w:pPr>
        <w:pStyle w:val="ListParagraph"/>
        <w:widowControl w:val="0"/>
        <w:numPr>
          <w:ilvl w:val="0"/>
          <w:numId w:val="24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932F75">
        <w:rPr>
          <w:rFonts w:ascii="Times New Roman" w:hAnsi="Times New Roman" w:cs="Times New Roman"/>
          <w:sz w:val="24"/>
          <w:szCs w:val="24"/>
        </w:rPr>
        <w:t>Indeks Parkir Kendaraan Senin 6 Februari 2023</w:t>
      </w:r>
    </w:p>
    <w:p w14:paraId="5E76D326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387" w:dyaOrig="15906" w14:anchorId="3771703C">
          <v:shape id="_x0000_i1054" type="#_x0000_t75" style="width:387.65pt;height:581pt" o:ole="">
            <v:imagedata r:id="rId64" o:title=""/>
          </v:shape>
          <o:OLEObject Type="Embed" ProgID="Excel.Sheet.12" ShapeID="_x0000_i1054" DrawAspect="Content" ObjectID="_1755065081" r:id="rId65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F8F54BD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5E7508">
        <w:rPr>
          <w:rFonts w:ascii="Times New Roman" w:hAnsi="Times New Roman" w:cs="Times New Roman"/>
          <w:b/>
          <w:sz w:val="24"/>
          <w:szCs w:val="24"/>
        </w:rPr>
        <w:t>Selasa 7 Februari 2023</w:t>
      </w:r>
    </w:p>
    <w:p w14:paraId="08B29AC6" w14:textId="77777777" w:rsidR="00421D94" w:rsidRPr="00B46A2D" w:rsidRDefault="00421D94" w:rsidP="00421D94">
      <w:pPr>
        <w:pStyle w:val="ListParagraph"/>
        <w:numPr>
          <w:ilvl w:val="0"/>
          <w:numId w:val="2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5E750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46E855AD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A2BAD15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394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589BD34C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6D05EE30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78F90A4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79AC97F3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394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6D4E4434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5E7508">
        <w:rPr>
          <w:rFonts w:ascii="Times New Roman" w:hAnsi="Times New Roman" w:cs="Times New Roman"/>
          <w:sz w:val="24"/>
          <w:szCs w:val="24"/>
        </w:rPr>
        <w:t>164 %</w:t>
      </w:r>
    </w:p>
    <w:p w14:paraId="6E9B73B4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5CB2A11F" w14:textId="77777777" w:rsidR="00421D94" w:rsidRPr="00B46A2D" w:rsidRDefault="00421D94" w:rsidP="00421D94">
      <w:pPr>
        <w:pStyle w:val="ListParagraph"/>
        <w:numPr>
          <w:ilvl w:val="0"/>
          <w:numId w:val="2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5E7508">
        <w:rPr>
          <w:rFonts w:ascii="Times New Roman" w:hAnsi="Times New Roman" w:cs="Times New Roman"/>
          <w:sz w:val="24"/>
          <w:szCs w:val="24"/>
        </w:rPr>
        <w:t>Selasa 7 Februari 2023</w:t>
      </w:r>
    </w:p>
    <w:p w14:paraId="4BDC0F48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4432202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25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2E7C934D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7C2BAC03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272F463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7F165932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83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1768CE33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00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2ABB37E5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B5C1CF6" w14:textId="77777777" w:rsidR="00421D94" w:rsidRPr="005E7508" w:rsidRDefault="00421D94" w:rsidP="00421D94">
      <w:pPr>
        <w:pStyle w:val="ListParagraph"/>
        <w:widowControl w:val="0"/>
        <w:numPr>
          <w:ilvl w:val="0"/>
          <w:numId w:val="26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5E7508">
        <w:rPr>
          <w:rFonts w:ascii="Times New Roman" w:hAnsi="Times New Roman" w:cs="Times New Roman"/>
          <w:sz w:val="24"/>
          <w:szCs w:val="24"/>
        </w:rPr>
        <w:t>Indeks Parkir Kendaraan Selasa 7 Februari 2023</w:t>
      </w:r>
    </w:p>
    <w:p w14:paraId="47D0023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387" w:dyaOrig="15906" w14:anchorId="15EB84DE">
          <v:shape id="_x0000_i1055" type="#_x0000_t75" style="width:387.65pt;height:581pt" o:ole="">
            <v:imagedata r:id="rId66" o:title=""/>
          </v:shape>
          <o:OLEObject Type="Embed" ProgID="Excel.Sheet.12" ShapeID="_x0000_i1055" DrawAspect="Content" ObjectID="_1755065082" r:id="rId67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1F24477" w14:textId="77777777" w:rsidR="00421D94" w:rsidRPr="004E0FC2" w:rsidRDefault="00421D94" w:rsidP="00421D94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4E0FC2">
        <w:rPr>
          <w:rFonts w:ascii="Times New Roman" w:hAnsi="Times New Roman" w:cs="Times New Roman"/>
          <w:b/>
          <w:i/>
          <w:sz w:val="24"/>
          <w:szCs w:val="24"/>
        </w:rPr>
        <w:t>Indeks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>
        <w:rPr>
          <w:rFonts w:ascii="Times New Roman" w:hAnsi="Times New Roman" w:cs="Times New Roman"/>
          <w:b/>
          <w:sz w:val="24"/>
          <w:szCs w:val="24"/>
        </w:rPr>
        <w:t>Minggu 30 April</w:t>
      </w:r>
      <w:r w:rsidRPr="005E7508">
        <w:rPr>
          <w:rFonts w:ascii="Times New Roman" w:hAnsi="Times New Roman" w:cs="Times New Roman"/>
          <w:b/>
          <w:sz w:val="24"/>
          <w:szCs w:val="24"/>
        </w:rPr>
        <w:t xml:space="preserve"> 2023</w:t>
      </w:r>
    </w:p>
    <w:p w14:paraId="16393118" w14:textId="77777777" w:rsidR="00421D94" w:rsidRPr="00B46A2D" w:rsidRDefault="00421D94" w:rsidP="00421D94">
      <w:pPr>
        <w:pStyle w:val="ListParagraph"/>
        <w:numPr>
          <w:ilvl w:val="0"/>
          <w:numId w:val="3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</w:t>
      </w:r>
      <w:r w:rsidRPr="00C46B33">
        <w:rPr>
          <w:rFonts w:ascii="Times New Roman" w:hAnsi="Times New Roman" w:cs="Times New Roman"/>
          <w:sz w:val="24"/>
          <w:szCs w:val="24"/>
        </w:rPr>
        <w:t>Minggu 30 April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2B1D3179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9FFBAF0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565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02B343B6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40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32394B46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B099213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1935C4FC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565 </w:t>
      </w:r>
      <w:r>
        <w:rPr>
          <w:rFonts w:ascii="Times New Roman" w:hAnsi="Times New Roman" w:cs="Times New Roman"/>
          <w:sz w:val="24"/>
          <w:szCs w:val="24"/>
        </w:rPr>
        <w:t>÷ 240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3ED2C878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235</w:t>
      </w:r>
      <w:r w:rsidRPr="005E7508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37618407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3312D19E" w14:textId="77777777" w:rsidR="00421D94" w:rsidRPr="00B46A2D" w:rsidRDefault="00421D94" w:rsidP="00421D94">
      <w:pPr>
        <w:pStyle w:val="ListParagraph"/>
        <w:numPr>
          <w:ilvl w:val="0"/>
          <w:numId w:val="3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AC2E63">
        <w:rPr>
          <w:rFonts w:ascii="Times New Roman" w:hAnsi="Times New Roman" w:cs="Times New Roman"/>
          <w:i/>
          <w:sz w:val="24"/>
          <w:szCs w:val="24"/>
        </w:rPr>
        <w:t>Indeks</w:t>
      </w:r>
      <w:r w:rsidRPr="007749A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</w:t>
      </w:r>
      <w:r w:rsidRPr="00C46B33">
        <w:rPr>
          <w:rFonts w:ascii="Times New Roman" w:hAnsi="Times New Roman" w:cs="Times New Roman"/>
          <w:sz w:val="24"/>
          <w:szCs w:val="24"/>
        </w:rPr>
        <w:t>Minggu 30 April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74006267" w14:textId="77777777" w:rsidR="00421D94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DCBF89C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KP 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= 34 Kendaraan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250D67CB" w14:textId="77777777" w:rsidR="00421D94" w:rsidRDefault="00421D94" w:rsidP="00421D94">
      <w:pPr>
        <w:pStyle w:val="ListParagraph"/>
        <w:spacing w:line="480" w:lineRule="auto"/>
        <w:ind w:left="502" w:firstLine="218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∑PP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>= 25 Petak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</w:p>
    <w:p w14:paraId="0E539889" w14:textId="77777777" w:rsidR="00421D94" w:rsidRPr="00E33980" w:rsidRDefault="00421D94" w:rsidP="00421D94">
      <w:pPr>
        <w:pStyle w:val="ListParagraph"/>
        <w:spacing w:line="48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80F85AE" w14:textId="77777777" w:rsidR="00421D94" w:rsidRPr="00E33980" w:rsidRDefault="00421D94" w:rsidP="00421D94">
      <w:pPr>
        <w:pStyle w:val="ListParagraph"/>
        <w:spacing w:line="480" w:lineRule="auto"/>
        <w:ind w:left="502"/>
        <w:rPr>
          <w:rFonts w:ascii="Times New Roman" w:eastAsiaTheme="minorEastAsia" w:hAnsi="Times New Roman" w:cs="Times New Roman"/>
          <w:sz w:val="24"/>
          <w:szCs w:val="24"/>
        </w:rPr>
      </w:pPr>
      <w:r w:rsidRPr="00B64244">
        <w:rPr>
          <w:rFonts w:ascii="Times New Roman" w:hAnsi="Times New Roman" w:cs="Times New Roman"/>
          <w:sz w:val="24"/>
          <w:szCs w:val="24"/>
        </w:rPr>
        <w:t xml:space="preserve">IP Maksimal  </w:t>
      </w:r>
      <w:r>
        <w:rPr>
          <w:rFonts w:ascii="Times New Roman" w:hAnsi="Times New Roman" w:cs="Times New Roman"/>
          <w:sz w:val="24"/>
          <w:szCs w:val="24"/>
        </w:rPr>
        <w:tab/>
      </w:r>
      <w:r w:rsidRPr="00B64244">
        <w:rPr>
          <w:rFonts w:ascii="Times New Roman" w:hAnsi="Times New Roman" w:cs="Times New Roman"/>
          <w:sz w:val="24"/>
          <w:szCs w:val="24"/>
        </w:rPr>
        <w:t>= (Akumulasi maksimal÷Ruang parkir tersedia) × 100%</w:t>
      </w:r>
    </w:p>
    <w:p w14:paraId="468829BF" w14:textId="77777777" w:rsidR="00421D94" w:rsidRDefault="00421D94" w:rsidP="00421D94">
      <w:pPr>
        <w:pStyle w:val="ListParagraph"/>
        <w:spacing w:line="480" w:lineRule="auto"/>
        <w:ind w:left="1942" w:firstLine="218"/>
        <w:rPr>
          <w:rFonts w:ascii="Times New Roman" w:hAnsi="Times New Roman" w:cs="Times New Roman"/>
          <w:sz w:val="24"/>
          <w:szCs w:val="24"/>
        </w:rPr>
      </w:pPr>
      <w:r w:rsidRPr="008C77E3">
        <w:rPr>
          <w:rFonts w:ascii="Times New Roman" w:hAnsi="Times New Roman" w:cs="Times New Roman"/>
          <w:sz w:val="24"/>
          <w:szCs w:val="24"/>
        </w:rPr>
        <w:t>= (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34 </w:t>
      </w:r>
      <w:r>
        <w:rPr>
          <w:rFonts w:ascii="Times New Roman" w:hAnsi="Times New Roman" w:cs="Times New Roman"/>
          <w:sz w:val="24"/>
          <w:szCs w:val="24"/>
        </w:rPr>
        <w:t>÷ 25</w:t>
      </w:r>
      <w:r w:rsidRPr="008C77E3">
        <w:rPr>
          <w:rFonts w:ascii="Times New Roman" w:hAnsi="Times New Roman" w:cs="Times New Roman"/>
          <w:sz w:val="24"/>
          <w:szCs w:val="24"/>
        </w:rPr>
        <w:t xml:space="preserve"> ) × 100%</w:t>
      </w:r>
    </w:p>
    <w:p w14:paraId="70B64D70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  <w:r w:rsidRPr="00E33980">
        <w:rPr>
          <w:rFonts w:ascii="Times New Roman" w:hAnsi="Times New Roman" w:cs="Times New Roman"/>
          <w:sz w:val="24"/>
          <w:szCs w:val="24"/>
        </w:rPr>
        <w:t xml:space="preserve">IP Maksimal </w:t>
      </w:r>
      <w:r>
        <w:rPr>
          <w:rFonts w:ascii="Times New Roman" w:hAnsi="Times New Roman" w:cs="Times New Roman"/>
          <w:sz w:val="24"/>
          <w:szCs w:val="24"/>
        </w:rPr>
        <w:tab/>
      </w:r>
      <w:r w:rsidRPr="00E3398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= 136</w:t>
      </w:r>
      <w:r w:rsidRPr="00E33980">
        <w:rPr>
          <w:rFonts w:ascii="Times New Roman" w:hAnsi="Times New Roman" w:cs="Times New Roman"/>
          <w:sz w:val="24"/>
          <w:szCs w:val="24"/>
        </w:rPr>
        <w:t xml:space="preserve"> %</w:t>
      </w:r>
    </w:p>
    <w:p w14:paraId="1CC5C5B7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A3EB30D" w14:textId="77777777" w:rsidR="00421D94" w:rsidRPr="005E7508" w:rsidRDefault="00421D94" w:rsidP="00421D94">
      <w:pPr>
        <w:pStyle w:val="ListParagraph"/>
        <w:widowControl w:val="0"/>
        <w:numPr>
          <w:ilvl w:val="0"/>
          <w:numId w:val="37"/>
        </w:num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el </w:t>
      </w:r>
      <w:r w:rsidRPr="005E7508">
        <w:rPr>
          <w:rFonts w:ascii="Times New Roman" w:hAnsi="Times New Roman" w:cs="Times New Roman"/>
          <w:sz w:val="24"/>
          <w:szCs w:val="24"/>
        </w:rPr>
        <w:t xml:space="preserve">Indeks Parkir Kendaraan </w:t>
      </w:r>
      <w:r w:rsidRPr="00C46B33">
        <w:rPr>
          <w:rFonts w:ascii="Times New Roman" w:hAnsi="Times New Roman" w:cs="Times New Roman"/>
          <w:sz w:val="24"/>
          <w:szCs w:val="24"/>
        </w:rPr>
        <w:t>Minggu 30 April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0267F50F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 w:rsidRPr="00691EA1">
        <w:rPr>
          <w:rFonts w:ascii="Times New Roman" w:hAnsi="Times New Roman" w:cs="Times New Roman"/>
          <w:sz w:val="24"/>
          <w:szCs w:val="24"/>
        </w:rPr>
        <w:object w:dxaOrig="6387" w:dyaOrig="15906" w14:anchorId="0754EEAD">
          <v:shape id="_x0000_i1056" type="#_x0000_t75" style="width:387.65pt;height:581pt" o:ole="">
            <v:imagedata r:id="rId68" o:title=""/>
          </v:shape>
          <o:OLEObject Type="Embed" ProgID="Excel.Sheet.12" ShapeID="_x0000_i1056" DrawAspect="Content" ObjectID="_1755065083" r:id="rId69"/>
        </w:objec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930F32C" w14:textId="77777777" w:rsidR="00421D94" w:rsidRPr="00095823" w:rsidRDefault="00421D94" w:rsidP="00421D94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6" w:name="_Toc142233780"/>
      <w:r w:rsidRPr="00095823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1. </w:t>
      </w:r>
      <w:r w:rsidRPr="00095823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95823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095823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095823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095823">
        <w:rPr>
          <w:rFonts w:ascii="Times New Roman" w:hAnsi="Times New Roman" w:cs="Times New Roman"/>
          <w:b w:val="0"/>
          <w:color w:val="auto"/>
          <w:sz w:val="24"/>
          <w:szCs w:val="24"/>
        </w:rPr>
        <w:t>Kebutuhan Parkir</w:t>
      </w:r>
      <w:bookmarkEnd w:id="6"/>
    </w:p>
    <w:p w14:paraId="15EDDE11" w14:textId="77777777" w:rsidR="00421D94" w:rsidRPr="00C05B93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>
        <w:rPr>
          <w:rFonts w:ascii="Times New Roman" w:hAnsi="Times New Roman" w:cs="Times New Roman"/>
          <w:b/>
          <w:sz w:val="24"/>
          <w:szCs w:val="24"/>
        </w:rPr>
        <w:t>Rabu 1</w:t>
      </w:r>
      <w:r w:rsidRPr="005E7508">
        <w:rPr>
          <w:rFonts w:ascii="Times New Roman" w:hAnsi="Times New Roman" w:cs="Times New Roman"/>
          <w:b/>
          <w:sz w:val="24"/>
          <w:szCs w:val="24"/>
        </w:rPr>
        <w:t xml:space="preserve"> Februari 2023</w:t>
      </w:r>
    </w:p>
    <w:p w14:paraId="616CFF0D" w14:textId="77777777" w:rsidR="00421D94" w:rsidRDefault="00421D94" w:rsidP="00421D94">
      <w:pPr>
        <w:pStyle w:val="ListParagraph"/>
        <w:numPr>
          <w:ilvl w:val="0"/>
          <w:numId w:val="2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bil Pribadi Rabu 1</w:t>
      </w:r>
      <w:r w:rsidRPr="005E7508">
        <w:rPr>
          <w:rFonts w:ascii="Times New Roman" w:hAnsi="Times New Roman" w:cs="Times New Roman"/>
          <w:sz w:val="24"/>
          <w:szCs w:val="24"/>
        </w:rPr>
        <w:t xml:space="preserve"> Februari 2023</w:t>
      </w:r>
    </w:p>
    <w:p w14:paraId="2D817D80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BB860EE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56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B6B649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1FF2F20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5BFCDE4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0A4A99FE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6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0269E8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463F5A">
        <w:rPr>
          <w:rFonts w:ascii="Times New Roman" w:hAnsi="Times New Roman" w:cs="Times New Roman"/>
          <w:sz w:val="24"/>
          <w:szCs w:val="24"/>
        </w:rPr>
        <w:t>3200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56A5D1CE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326EB4A9" w14:textId="77777777" w:rsidR="00421D94" w:rsidRPr="00C05B93" w:rsidRDefault="00421D94" w:rsidP="00421D94">
      <w:pPr>
        <w:pStyle w:val="ListParagraph"/>
        <w:numPr>
          <w:ilvl w:val="0"/>
          <w:numId w:val="2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bil Muatan Rabu 1</w:t>
      </w:r>
      <w:r w:rsidRPr="005E7508">
        <w:rPr>
          <w:rFonts w:ascii="Times New Roman" w:hAnsi="Times New Roman" w:cs="Times New Roman"/>
          <w:sz w:val="24"/>
          <w:szCs w:val="24"/>
        </w:rPr>
        <w:t xml:space="preserve"> Februari 2023</w:t>
      </w:r>
    </w:p>
    <w:p w14:paraId="5C1595A7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31B14D7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5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0FB488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31A6DBC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7F0A774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1654F080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9B0C6E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63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7E38BF0F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206A041" w14:textId="77777777" w:rsidR="00421D94" w:rsidRPr="00CC5F5C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CC5F5C">
        <w:rPr>
          <w:rFonts w:ascii="Times New Roman" w:hAnsi="Times New Roman" w:cs="Times New Roman"/>
          <w:b/>
          <w:sz w:val="24"/>
          <w:szCs w:val="24"/>
        </w:rPr>
        <w:t>Kamis 2 Februari 2023</w:t>
      </w:r>
    </w:p>
    <w:p w14:paraId="333EB68E" w14:textId="77777777" w:rsidR="00421D94" w:rsidRDefault="00421D94" w:rsidP="00421D94">
      <w:pPr>
        <w:pStyle w:val="ListParagraph"/>
        <w:numPr>
          <w:ilvl w:val="0"/>
          <w:numId w:val="2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Kamis 2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07EE305E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7C24443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94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2C1AE6F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B4DA7F8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D31D885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1C4C30DF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194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FBAA96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2425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1ECC1296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15F1D305" w14:textId="77777777" w:rsidR="00421D94" w:rsidRPr="00C05B93" w:rsidRDefault="00421D94" w:rsidP="00421D94">
      <w:pPr>
        <w:pStyle w:val="ListParagraph"/>
        <w:numPr>
          <w:ilvl w:val="0"/>
          <w:numId w:val="2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Kamis 2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79392813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0C36920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4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3A4ACCC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F85BC1D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88E929B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009B17A2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4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E654BA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20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174D4A3A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B254C2B" w14:textId="77777777" w:rsidR="00421D94" w:rsidRPr="00B23544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625A89">
        <w:rPr>
          <w:rFonts w:ascii="Times New Roman" w:hAnsi="Times New Roman" w:cs="Times New Roman"/>
          <w:b/>
          <w:sz w:val="24"/>
          <w:szCs w:val="24"/>
        </w:rPr>
        <w:t>Jum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3544">
        <w:rPr>
          <w:rFonts w:ascii="Times New Roman" w:hAnsi="Times New Roman" w:cs="Times New Roman"/>
          <w:b/>
          <w:sz w:val="24"/>
          <w:szCs w:val="24"/>
        </w:rPr>
        <w:t>3 Februari 2023</w:t>
      </w:r>
    </w:p>
    <w:p w14:paraId="30E7D0D5" w14:textId="77777777" w:rsidR="00421D94" w:rsidRDefault="00421D94" w:rsidP="00421D94">
      <w:pPr>
        <w:pStyle w:val="ListParagraph"/>
        <w:numPr>
          <w:ilvl w:val="0"/>
          <w:numId w:val="3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Jumat 3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48435298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9C47B8A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77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1C453AB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3CAAE99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198F780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745BD41F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77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E59550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3463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5F9DCED7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4414F176" w14:textId="77777777" w:rsidR="00421D94" w:rsidRPr="00C05B93" w:rsidRDefault="00421D94" w:rsidP="00421D94">
      <w:pPr>
        <w:pStyle w:val="ListParagraph"/>
        <w:numPr>
          <w:ilvl w:val="0"/>
          <w:numId w:val="3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Jumat 3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7280272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96B544B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4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58D9996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449EF41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36C4956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0C462EFA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4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B84F247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20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364F763E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1780A75" w14:textId="77777777" w:rsidR="00421D94" w:rsidRPr="00625A89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625A89">
        <w:rPr>
          <w:rFonts w:ascii="Times New Roman" w:hAnsi="Times New Roman" w:cs="Times New Roman"/>
          <w:b/>
          <w:sz w:val="24"/>
          <w:szCs w:val="24"/>
        </w:rPr>
        <w:t>Sabtu 4 Februari 2023</w:t>
      </w:r>
    </w:p>
    <w:p w14:paraId="1535ED7E" w14:textId="77777777" w:rsidR="00421D94" w:rsidRDefault="00421D94" w:rsidP="00421D94">
      <w:pPr>
        <w:pStyle w:val="ListParagraph"/>
        <w:numPr>
          <w:ilvl w:val="0"/>
          <w:numId w:val="3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Sabtu 4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50E4BD16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236C550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82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A3C837A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E8CAB13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58BC3E1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4DE66F9F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82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54FB49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3525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0338CECE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3562598D" w14:textId="77777777" w:rsidR="00421D94" w:rsidRPr="00C05B93" w:rsidRDefault="00421D94" w:rsidP="00421D94">
      <w:pPr>
        <w:pStyle w:val="ListParagraph"/>
        <w:numPr>
          <w:ilvl w:val="0"/>
          <w:numId w:val="3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Sabtu 4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19125037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E9C1E3A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3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6408583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44EE8E7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249B891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613A5390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3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A4A0B2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978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67B58DED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B129EF4" w14:textId="77777777" w:rsidR="00421D94" w:rsidRPr="001D7D1F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1D7D1F">
        <w:rPr>
          <w:rFonts w:ascii="Times New Roman" w:hAnsi="Times New Roman" w:cs="Times New Roman"/>
          <w:b/>
          <w:sz w:val="24"/>
          <w:szCs w:val="24"/>
        </w:rPr>
        <w:t>Minggu 5 Februari 2023</w:t>
      </w:r>
    </w:p>
    <w:p w14:paraId="5468D905" w14:textId="77777777" w:rsidR="00421D94" w:rsidRDefault="00421D94" w:rsidP="00421D94">
      <w:pPr>
        <w:pStyle w:val="ListParagraph"/>
        <w:numPr>
          <w:ilvl w:val="0"/>
          <w:numId w:val="3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Minggu 5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555A819C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C2B33FD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388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0761D1D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7E47E82E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7A31649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369AC5D0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88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A3877D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4850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1E91B8D4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576C5E80" w14:textId="77777777" w:rsidR="00421D94" w:rsidRPr="00C05B93" w:rsidRDefault="00421D94" w:rsidP="00421D94">
      <w:pPr>
        <w:pStyle w:val="ListParagraph"/>
        <w:numPr>
          <w:ilvl w:val="0"/>
          <w:numId w:val="3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Minggu 5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73724B42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02BE1F5D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8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2C5D3FA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A620993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E15F828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5BDE19BB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8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8DF6DE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1D7D1F">
        <w:rPr>
          <w:rFonts w:ascii="Times New Roman" w:hAnsi="Times New Roman" w:cs="Times New Roman"/>
          <w:b/>
          <w:sz w:val="24"/>
          <w:szCs w:val="24"/>
        </w:rPr>
        <w:t>1190 m²</w:t>
      </w:r>
    </w:p>
    <w:p w14:paraId="4B449DFB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26D7F6D" w14:textId="77777777" w:rsidR="00421D94" w:rsidRPr="001D7D1F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E0FC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hitungan dan Tabel </w:t>
      </w:r>
      <w:r w:rsidRPr="00C05B93">
        <w:rPr>
          <w:rFonts w:ascii="Times New Roman" w:hAnsi="Times New Roman" w:cs="Times New Roman"/>
          <w:b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426A4">
        <w:rPr>
          <w:rFonts w:ascii="Times New Roman" w:hAnsi="Times New Roman" w:cs="Times New Roman"/>
          <w:b/>
          <w:sz w:val="24"/>
          <w:szCs w:val="24"/>
        </w:rPr>
        <w:t xml:space="preserve">Kendaraan </w:t>
      </w:r>
      <w:r w:rsidRPr="001D7D1F">
        <w:rPr>
          <w:rFonts w:ascii="Times New Roman" w:hAnsi="Times New Roman" w:cs="Times New Roman"/>
          <w:b/>
          <w:sz w:val="24"/>
          <w:szCs w:val="24"/>
        </w:rPr>
        <w:t>Senin 6 Februari 2023</w:t>
      </w:r>
    </w:p>
    <w:p w14:paraId="5DBE38E2" w14:textId="77777777" w:rsidR="00421D94" w:rsidRDefault="00421D94" w:rsidP="00421D94">
      <w:pPr>
        <w:pStyle w:val="ListParagraph"/>
        <w:numPr>
          <w:ilvl w:val="0"/>
          <w:numId w:val="3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Senin 6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65993075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0E4EA18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09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8F582A5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DA1CB4E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3016798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17F02097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409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1F09C2" w14:textId="77777777" w:rsidR="00421D94" w:rsidRPr="00B91B7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= </w:t>
      </w:r>
      <w:r w:rsidRPr="001D7D1F">
        <w:rPr>
          <w:rFonts w:ascii="Times New Roman" w:hAnsi="Times New Roman" w:cs="Times New Roman"/>
          <w:b/>
          <w:sz w:val="24"/>
          <w:szCs w:val="24"/>
        </w:rPr>
        <w:t>5113 m²</w:t>
      </w:r>
    </w:p>
    <w:p w14:paraId="2BC64D9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719A7157" w14:textId="77777777" w:rsidR="00421D94" w:rsidRPr="00C05B93" w:rsidRDefault="00421D94" w:rsidP="00421D94">
      <w:pPr>
        <w:pStyle w:val="ListParagraph"/>
        <w:numPr>
          <w:ilvl w:val="0"/>
          <w:numId w:val="3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Senin 6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4CFB0340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4B896C6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5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87D12AE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1427482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D7C43CA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53418ECC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101B94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63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25FEACB9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634F246" w14:textId="77777777" w:rsidR="00421D94" w:rsidRPr="0064164D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4164D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Kebutuhan Parkir Kendaraan Selasa 7 Februari 2023</w:t>
      </w:r>
    </w:p>
    <w:p w14:paraId="283F42B2" w14:textId="77777777" w:rsidR="00421D94" w:rsidRDefault="00421D94" w:rsidP="00421D94">
      <w:pPr>
        <w:pStyle w:val="ListParagraph"/>
        <w:numPr>
          <w:ilvl w:val="0"/>
          <w:numId w:val="3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Pribadi Selasa 7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1DEE634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D6398F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394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0F05DCD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04B570B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5557051B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066BBAEC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94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EEA89A" w14:textId="77777777" w:rsidR="00421D94" w:rsidRPr="001D7D1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 w:rsidRPr="001D7D1F">
        <w:rPr>
          <w:rFonts w:ascii="Times New Roman" w:hAnsi="Times New Roman" w:cs="Times New Roman"/>
          <w:sz w:val="24"/>
          <w:szCs w:val="24"/>
        </w:rPr>
        <w:t>= 4925 m²</w:t>
      </w:r>
    </w:p>
    <w:p w14:paraId="77C716F9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2BC9588D" w14:textId="77777777" w:rsidR="00421D94" w:rsidRPr="00C05B93" w:rsidRDefault="00421D94" w:rsidP="00421D94">
      <w:pPr>
        <w:pStyle w:val="ListParagraph"/>
        <w:numPr>
          <w:ilvl w:val="0"/>
          <w:numId w:val="3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bil Muatan Selasa 7 </w:t>
      </w:r>
      <w:r w:rsidRPr="005E7508">
        <w:rPr>
          <w:rFonts w:ascii="Times New Roman" w:hAnsi="Times New Roman" w:cs="Times New Roman"/>
          <w:sz w:val="24"/>
          <w:szCs w:val="24"/>
        </w:rPr>
        <w:t>Februari 2023</w:t>
      </w:r>
    </w:p>
    <w:p w14:paraId="6656EA11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F5E8E01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25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97A918E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E2EE295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7B73A7A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4B4B5E0B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25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63B26D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063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7CC0BEAF" w14:textId="77777777" w:rsidR="00421D94" w:rsidRPr="0064164D" w:rsidRDefault="00421D94" w:rsidP="00421D94">
      <w:pPr>
        <w:pStyle w:val="ListParagraph"/>
        <w:numPr>
          <w:ilvl w:val="0"/>
          <w:numId w:val="28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64164D">
        <w:rPr>
          <w:rFonts w:ascii="Times New Roman" w:hAnsi="Times New Roman" w:cs="Times New Roman"/>
          <w:b/>
          <w:sz w:val="24"/>
          <w:szCs w:val="24"/>
        </w:rPr>
        <w:lastRenderedPageBreak/>
        <w:t>Perhitungan dan Tabel Kebutuhan Parkir Kendaraan Minggu 30 April 2023 (Hari Besar)</w:t>
      </w:r>
    </w:p>
    <w:p w14:paraId="09603D88" w14:textId="77777777" w:rsidR="00421D94" w:rsidRDefault="00421D94" w:rsidP="00421D94">
      <w:pPr>
        <w:pStyle w:val="ListParagraph"/>
        <w:numPr>
          <w:ilvl w:val="0"/>
          <w:numId w:val="3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bil Pribadi Minggu 30 April</w:t>
      </w:r>
      <w:r w:rsidRPr="005E7508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4C254AEB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DB80245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565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73BF64C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12,5 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4264844C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534246A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5C65B0F3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565 x 1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4424E31" w14:textId="77777777" w:rsidR="00421D94" w:rsidRPr="001D7D1F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 w:rsidRPr="001D7D1F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7063</w:t>
      </w:r>
      <w:r w:rsidRPr="001D7D1F">
        <w:rPr>
          <w:rFonts w:ascii="Times New Roman" w:hAnsi="Times New Roman" w:cs="Times New Roman"/>
          <w:sz w:val="24"/>
          <w:szCs w:val="24"/>
        </w:rPr>
        <w:t xml:space="preserve"> m²</w:t>
      </w:r>
    </w:p>
    <w:p w14:paraId="3EBE8791" w14:textId="77777777" w:rsidR="00421D94" w:rsidRDefault="00421D94" w:rsidP="00421D94">
      <w:pPr>
        <w:pStyle w:val="ListParagraph"/>
        <w:spacing w:line="480" w:lineRule="auto"/>
        <w:ind w:left="502"/>
        <w:rPr>
          <w:rFonts w:ascii="Times New Roman" w:hAnsi="Times New Roman" w:cs="Times New Roman"/>
          <w:sz w:val="24"/>
          <w:szCs w:val="24"/>
        </w:rPr>
      </w:pPr>
    </w:p>
    <w:p w14:paraId="2E639061" w14:textId="77777777" w:rsidR="00421D94" w:rsidRPr="00C05B93" w:rsidRDefault="00421D94" w:rsidP="00421D94">
      <w:pPr>
        <w:pStyle w:val="ListParagraph"/>
        <w:numPr>
          <w:ilvl w:val="0"/>
          <w:numId w:val="3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6A2D">
        <w:rPr>
          <w:rFonts w:ascii="Times New Roman" w:hAnsi="Times New Roman" w:cs="Times New Roman"/>
          <w:sz w:val="24"/>
          <w:szCs w:val="24"/>
        </w:rPr>
        <w:t xml:space="preserve">Perhitungan </w:t>
      </w:r>
      <w:r w:rsidRPr="00C05B93">
        <w:rPr>
          <w:rFonts w:ascii="Times New Roman" w:hAnsi="Times New Roman" w:cs="Times New Roman"/>
          <w:sz w:val="24"/>
          <w:szCs w:val="24"/>
        </w:rPr>
        <w:t>Kebutuhan Parkir</w:t>
      </w:r>
      <w:r w:rsidRPr="004E0FC2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bil Muatan Minggu 30 April</w:t>
      </w:r>
      <w:r w:rsidRPr="005E7508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(Hari Besar)</w:t>
      </w:r>
    </w:p>
    <w:p w14:paraId="3CA6B6C0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ketahui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2BDB19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K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34 kend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22533039" w14:textId="77777777" w:rsidR="00421D94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P</w:t>
      </w:r>
      <w:r>
        <w:rPr>
          <w:rFonts w:ascii="Times New Roman" w:hAnsi="Times New Roman" w:cs="Times New Roman"/>
          <w:sz w:val="24"/>
          <w:szCs w:val="24"/>
        </w:rPr>
        <w:tab/>
      </w:r>
      <w:r w:rsidRPr="00A408DD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42,5</w:t>
      </w:r>
      <w:r>
        <w:rPr>
          <w:rFonts w:ascii="Times New Roman" w:hAnsi="Times New Roman" w:cs="Times New Roman"/>
          <w:sz w:val="24"/>
          <w:szCs w:val="24"/>
        </w:rPr>
        <w:tab/>
        <w:t>m²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C6DB4ED" w14:textId="77777777" w:rsidR="00421D94" w:rsidRPr="002139A5" w:rsidRDefault="00421D94" w:rsidP="00421D94">
      <w:pPr>
        <w:pStyle w:val="ListParagraph"/>
        <w:spacing w:line="480" w:lineRule="auto"/>
        <w:ind w:left="121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hingga </w:t>
      </w:r>
      <w:r w:rsidRPr="00AF7011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7C2C71B" w14:textId="77777777" w:rsidR="00421D94" w:rsidRDefault="00421D94" w:rsidP="00421D94">
      <w:pPr>
        <w:pStyle w:val="ListParagraph"/>
        <w:spacing w:line="480" w:lineRule="auto"/>
        <w:ind w:left="121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>KR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Pr="00BC4A71">
        <w:rPr>
          <w:rFonts w:ascii="Times New Roman" w:hAnsi="Times New Roman" w:cs="Times New Roman"/>
          <w:sz w:val="24"/>
          <w:szCs w:val="24"/>
        </w:rPr>
        <w:t xml:space="preserve">= JK x SRP </w:t>
      </w:r>
    </w:p>
    <w:p w14:paraId="165D3CF0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  <w:r w:rsidRPr="00BC4A71">
        <w:rPr>
          <w:rFonts w:ascii="Times New Roman" w:hAnsi="Times New Roman" w:cs="Times New Roman"/>
          <w:sz w:val="24"/>
          <w:szCs w:val="24"/>
        </w:rPr>
        <w:t xml:space="preserve">= </w:t>
      </w:r>
      <w:r>
        <w:rPr>
          <w:rFonts w:ascii="Times New Roman" w:hAnsi="Times New Roman" w:cs="Times New Roman"/>
          <w:sz w:val="24"/>
          <w:szCs w:val="24"/>
        </w:rPr>
        <w:t>34 x 42,5</w:t>
      </w:r>
      <w:r w:rsidRPr="00BC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F78CC5" w14:textId="77777777" w:rsidR="00421D94" w:rsidRDefault="00421D94" w:rsidP="00421D94">
      <w:pPr>
        <w:pStyle w:val="ListParagraph"/>
        <w:spacing w:line="480" w:lineRule="auto"/>
        <w:ind w:left="1704" w:firstLine="4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= 1445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²</w:t>
      </w:r>
    </w:p>
    <w:p w14:paraId="60E02347" w14:textId="77777777" w:rsidR="00421D94" w:rsidRDefault="00421D94" w:rsidP="00421D94">
      <w:pPr>
        <w:pStyle w:val="ListParagraph"/>
        <w:spacing w:line="480" w:lineRule="auto"/>
        <w:ind w:left="1932" w:firstLine="228"/>
        <w:jc w:val="both"/>
        <w:rPr>
          <w:rFonts w:ascii="Times New Roman" w:hAnsi="Times New Roman" w:cs="Times New Roman"/>
          <w:sz w:val="24"/>
          <w:szCs w:val="24"/>
        </w:rPr>
      </w:pPr>
    </w:p>
    <w:p w14:paraId="11B64019" w14:textId="77777777" w:rsidR="00421D94" w:rsidRDefault="00421D94" w:rsidP="00421D9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7C5C8BD" w14:textId="77777777" w:rsidR="00421D94" w:rsidRPr="00EC659F" w:rsidRDefault="00421D94" w:rsidP="00421D94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el Kebutuhan Ruang Parkir (SRP)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756"/>
        <w:gridCol w:w="670"/>
        <w:gridCol w:w="1490"/>
        <w:gridCol w:w="1193"/>
        <w:gridCol w:w="1082"/>
      </w:tblGrid>
      <w:tr w:rsidR="00421D94" w:rsidRPr="00EC659F" w14:paraId="70F2A3C5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B2C35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FCC1C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A32C6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EBA3A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RABU</w:t>
            </w:r>
          </w:p>
        </w:tc>
      </w:tr>
      <w:tr w:rsidR="00421D94" w:rsidRPr="00EC659F" w14:paraId="4A19C3D2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81B5CD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284F6B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37B7C76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362845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7D119F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0B573234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7A3EE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1CD230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75C592F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A3FC4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10FA1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200</w:t>
            </w:r>
          </w:p>
        </w:tc>
      </w:tr>
      <w:tr w:rsidR="00421D94" w:rsidRPr="00EC659F" w14:paraId="767C045E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B2DB34F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449CF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4A4588B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9AB30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D3695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3</w:t>
            </w:r>
          </w:p>
        </w:tc>
      </w:tr>
      <w:tr w:rsidR="00421D94" w:rsidRPr="00EC659F" w14:paraId="7193A690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C06FF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7949DF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7CE5E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8C61E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KAMIS</w:t>
            </w:r>
          </w:p>
        </w:tc>
      </w:tr>
      <w:tr w:rsidR="00421D94" w:rsidRPr="00EC659F" w14:paraId="60B5A238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69DA7F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F02177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409836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1C427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2F53F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7B9C5FA1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1D169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DF9377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5CD18D1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1DD84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FE4B5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25</w:t>
            </w:r>
          </w:p>
        </w:tc>
      </w:tr>
      <w:tr w:rsidR="00421D94" w:rsidRPr="00EC659F" w14:paraId="29E42288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90D915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88D4EC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4015286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BAC82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69DAC3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20</w:t>
            </w:r>
          </w:p>
        </w:tc>
      </w:tr>
      <w:tr w:rsidR="00421D94" w:rsidRPr="00EC659F" w14:paraId="3147DBF5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0D748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3B3C1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7C7C1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B2753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JUMAT</w:t>
            </w:r>
          </w:p>
        </w:tc>
      </w:tr>
      <w:tr w:rsidR="00421D94" w:rsidRPr="00EC659F" w14:paraId="2DB61F26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CE0E16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FF31CA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25FD62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765AC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84D39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1EB56D61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D5BFB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295B5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32A24D2F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777D47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1EFBF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463</w:t>
            </w:r>
          </w:p>
        </w:tc>
      </w:tr>
      <w:tr w:rsidR="00421D94" w:rsidRPr="00EC659F" w14:paraId="1AB1ECF9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131E7B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92801D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2949BA5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C7D90D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82A52A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20</w:t>
            </w:r>
          </w:p>
        </w:tc>
      </w:tr>
      <w:tr w:rsidR="00421D94" w:rsidRPr="00EC659F" w14:paraId="4DBC195E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DCBC3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2C4BF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6B03F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85092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SABTU</w:t>
            </w:r>
          </w:p>
        </w:tc>
      </w:tr>
      <w:tr w:rsidR="00421D94" w:rsidRPr="00EC659F" w14:paraId="0E3E7E8F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2617F2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716EDE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B6E6DC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9C33FD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75049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20516318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89FC1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996E9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3F33E44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4C960B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C8F4B8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525</w:t>
            </w:r>
          </w:p>
        </w:tc>
      </w:tr>
      <w:tr w:rsidR="00421D94" w:rsidRPr="00EC659F" w14:paraId="452F5EE4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535CA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16FAD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36A2DC1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E2E04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AC225C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978</w:t>
            </w:r>
          </w:p>
        </w:tc>
      </w:tr>
      <w:tr w:rsidR="00421D94" w:rsidRPr="00EC659F" w14:paraId="212E5208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5581B6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1F4E2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C06EA7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5CBF9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MINGGU</w:t>
            </w:r>
          </w:p>
        </w:tc>
      </w:tr>
      <w:tr w:rsidR="00421D94" w:rsidRPr="00EC659F" w14:paraId="53EA2EB8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0DB867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68036F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58A61F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E9C33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F2C13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78463476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0F325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40B2A3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0B5F6E6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1C1B6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53DCB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850</w:t>
            </w:r>
          </w:p>
        </w:tc>
      </w:tr>
      <w:tr w:rsidR="00421D94" w:rsidRPr="00EC659F" w14:paraId="66E9158F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577B9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2E33D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7A8797F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EDDEF4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30EC6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1190</w:t>
            </w:r>
          </w:p>
        </w:tc>
      </w:tr>
      <w:tr w:rsidR="00421D94" w:rsidRPr="00EC659F" w14:paraId="1EDD3968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ED045D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CD2F7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3A2AD3D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DCE22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SENIN</w:t>
            </w:r>
          </w:p>
        </w:tc>
      </w:tr>
      <w:tr w:rsidR="00421D94" w:rsidRPr="00EC659F" w14:paraId="64ECB8DA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EFFDA9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CE2FCAF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049991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A84414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EC8B5A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441CCE5A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7C7B7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A98FF70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2A8C2D8D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BC471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0071D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</w:rPr>
              <w:t>5113</w:t>
            </w:r>
          </w:p>
        </w:tc>
      </w:tr>
      <w:tr w:rsidR="00421D94" w:rsidRPr="00EC659F" w14:paraId="1C31D777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0252CD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35D4E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25365101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FCE631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BC270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3</w:t>
            </w:r>
          </w:p>
        </w:tc>
      </w:tr>
      <w:tr w:rsidR="00421D94" w:rsidRPr="00EC659F" w14:paraId="524DFE34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F23B23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779CF5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713F5C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3C89D7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SELASA</w:t>
            </w:r>
          </w:p>
        </w:tc>
      </w:tr>
      <w:tr w:rsidR="00421D94" w:rsidRPr="00EC659F" w14:paraId="58313293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1DE32A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6A086AB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75B21BE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2A44C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9D361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7E75EC89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26E14E8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424EA8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1745828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0AD2DD6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C45EC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925</w:t>
            </w:r>
          </w:p>
        </w:tc>
      </w:tr>
      <w:tr w:rsidR="00421D94" w:rsidRPr="00EC659F" w14:paraId="4EC5EAF4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D002C99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BBA18D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hideMark/>
          </w:tcPr>
          <w:p w14:paraId="6B31925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7C8C21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CAD12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3</w:t>
            </w:r>
          </w:p>
        </w:tc>
      </w:tr>
      <w:tr w:rsidR="00421D94" w:rsidRPr="00EC659F" w14:paraId="257899AE" w14:textId="77777777" w:rsidTr="00A30374">
        <w:trPr>
          <w:trHeight w:val="330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19D3782C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Parkir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60B5E82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SRP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3D990F64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Luas Efektif</w:t>
            </w:r>
          </w:p>
        </w:tc>
        <w:tc>
          <w:tcPr>
            <w:tcW w:w="2275" w:type="dxa"/>
            <w:gridSpan w:val="2"/>
            <w:tcBorders>
              <w:top w:val="single" w:sz="4" w:space="0" w:color="auto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33F051A3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6416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HARI MINGGU (HARI BESAR)</w:t>
            </w:r>
          </w:p>
        </w:tc>
      </w:tr>
      <w:tr w:rsidR="00421D94" w:rsidRPr="00EC659F" w14:paraId="5DA5C73E" w14:textId="77777777" w:rsidTr="00A30374">
        <w:trPr>
          <w:trHeight w:val="330"/>
          <w:jc w:val="center"/>
        </w:trPr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1EAC7C48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5A28A85A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64CF687F" w14:textId="77777777" w:rsidR="00421D94" w:rsidRPr="00EC659F" w:rsidRDefault="00421D94" w:rsidP="00A3037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03E8CE3F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JK(kend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FFFF00"/>
            <w:vAlign w:val="center"/>
            <w:hideMark/>
          </w:tcPr>
          <w:p w14:paraId="153CEEE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id-ID"/>
              </w:rPr>
              <w:t>KRP</w:t>
            </w:r>
          </w:p>
        </w:tc>
      </w:tr>
      <w:tr w:rsidR="00421D94" w:rsidRPr="00EC659F" w14:paraId="205510CD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D97F9F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01D86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3BD7682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0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1C40C6B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5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1D33B2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7063</w:t>
            </w:r>
          </w:p>
        </w:tc>
      </w:tr>
      <w:tr w:rsidR="00421D94" w:rsidRPr="00EC659F" w14:paraId="69FC80D7" w14:textId="77777777" w:rsidTr="00A30374">
        <w:trPr>
          <w:trHeight w:val="330"/>
          <w:jc w:val="center"/>
        </w:trPr>
        <w:tc>
          <w:tcPr>
            <w:tcW w:w="0" w:type="auto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7259D7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GOLONGAN 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FED975A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42,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hideMark/>
          </w:tcPr>
          <w:p w14:paraId="28D4101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EC65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06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7B201E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8C1B35" w14:textId="77777777" w:rsidR="00421D94" w:rsidRPr="00EC659F" w:rsidRDefault="00421D94" w:rsidP="00A303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445</w:t>
            </w:r>
          </w:p>
        </w:tc>
      </w:tr>
    </w:tbl>
    <w:p w14:paraId="16E7A7FA" w14:textId="77777777" w:rsidR="00421D94" w:rsidRPr="00B91B7F" w:rsidRDefault="00421D94" w:rsidP="00421D94">
      <w:pPr>
        <w:pStyle w:val="ListParagraph"/>
        <w:spacing w:line="480" w:lineRule="auto"/>
        <w:ind w:left="0" w:firstLine="456"/>
        <w:jc w:val="both"/>
        <w:rPr>
          <w:rFonts w:ascii="Times New Roman" w:hAnsi="Times New Roman" w:cs="Times New Roman"/>
          <w:sz w:val="24"/>
          <w:szCs w:val="24"/>
        </w:rPr>
      </w:pPr>
    </w:p>
    <w:p w14:paraId="5023DC90" w14:textId="77777777" w:rsidR="00421D94" w:rsidRDefault="00421D94" w:rsidP="00421D94">
      <w:pPr>
        <w:sectPr w:rsidR="00421D94" w:rsidSect="00AB1D9D">
          <w:pgSz w:w="11906" w:h="16838" w:code="9"/>
          <w:pgMar w:top="2268" w:right="1701" w:bottom="1701" w:left="2268" w:header="709" w:footer="709" w:gutter="0"/>
          <w:pgNumType w:start="79"/>
          <w:cols w:space="708"/>
          <w:titlePg/>
          <w:docGrid w:linePitch="360"/>
        </w:sectPr>
      </w:pPr>
    </w:p>
    <w:p w14:paraId="0AD169BD" w14:textId="77777777" w:rsidR="00421D94" w:rsidRDefault="00421D94" w:rsidP="00421D94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7" w:name="_Toc142233781"/>
      <w:r w:rsidRPr="00BC1497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1. </w: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5</w:t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BC149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Gambar </w:t>
      </w:r>
      <w:r w:rsidRPr="00891B51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Site Plan Rest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Pr="00891B51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Area</w:t>
      </w:r>
      <w:bookmarkEnd w:id="7"/>
    </w:p>
    <w:p w14:paraId="1ED240F1" w14:textId="77777777" w:rsidR="00421D94" w:rsidRPr="00A60A91" w:rsidRDefault="00421D94" w:rsidP="00421D94">
      <w:pPr>
        <w:pStyle w:val="ListParagraph"/>
        <w:numPr>
          <w:ilvl w:val="0"/>
          <w:numId w:val="25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te Plant  Saat Ini</w:t>
      </w:r>
    </w:p>
    <w:p w14:paraId="031229C2" w14:textId="77777777" w:rsidR="00421D94" w:rsidRDefault="00421D94" w:rsidP="00421D94">
      <w:r>
        <w:rPr>
          <w:noProof/>
          <w:lang w:eastAsia="id-ID"/>
        </w:rPr>
        <w:drawing>
          <wp:inline distT="0" distB="0" distL="0" distR="0" wp14:anchorId="000A41A0" wp14:editId="2484364C">
            <wp:extent cx="7948658" cy="4191989"/>
            <wp:effectExtent l="19050" t="0" r="0" b="0"/>
            <wp:docPr id="16" name="Picture 15" descr="IMG-20221217-WA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21217-WA0007.jpg"/>
                    <pic:cNvPicPr/>
                  </pic:nvPicPr>
                  <pic:blipFill>
                    <a:blip r:embed="rId70"/>
                    <a:srcRect t="3591" b="4144"/>
                    <a:stretch>
                      <a:fillRect/>
                    </a:stretch>
                  </pic:blipFill>
                  <pic:spPr>
                    <a:xfrm>
                      <a:off x="0" y="0"/>
                      <a:ext cx="7948658" cy="4191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D8A089" w14:textId="77777777" w:rsidR="00421D94" w:rsidRPr="00891B51" w:rsidRDefault="00421D94" w:rsidP="00421D94">
      <w:pPr>
        <w:pStyle w:val="ListParagraph"/>
        <w:numPr>
          <w:ilvl w:val="0"/>
          <w:numId w:val="25"/>
        </w:numPr>
        <w:rPr>
          <w:rFonts w:ascii="Times New Roman" w:hAnsi="Times New Roman" w:cs="Times New Roman"/>
          <w:sz w:val="24"/>
          <w:szCs w:val="24"/>
        </w:rPr>
      </w:pPr>
      <w:r w:rsidRPr="00891B51">
        <w:rPr>
          <w:rFonts w:ascii="Times New Roman" w:hAnsi="Times New Roman" w:cs="Times New Roman"/>
          <w:sz w:val="24"/>
          <w:szCs w:val="24"/>
        </w:rPr>
        <w:lastRenderedPageBreak/>
        <w:t>Rekomendasi Ruang Parkir</w:t>
      </w:r>
    </w:p>
    <w:p w14:paraId="1393964B" w14:textId="77777777" w:rsidR="00421D94" w:rsidRDefault="00421D94" w:rsidP="00421D94">
      <w:pPr>
        <w:sectPr w:rsidR="00421D94" w:rsidSect="00AB1D9D">
          <w:pgSz w:w="16838" w:h="11906" w:orient="landscape" w:code="9"/>
          <w:pgMar w:top="1701" w:right="1701" w:bottom="2268" w:left="2268" w:header="709" w:footer="709" w:gutter="0"/>
          <w:pgNumType w:start="144"/>
          <w:cols w:space="708"/>
          <w:docGrid w:linePitch="360"/>
        </w:sectPr>
      </w:pPr>
      <w:r w:rsidRPr="00A60A91">
        <w:rPr>
          <w:noProof/>
          <w:lang w:eastAsia="id-ID"/>
        </w:rPr>
        <w:drawing>
          <wp:inline distT="0" distB="0" distL="0" distR="0" wp14:anchorId="7F23CAAA" wp14:editId="1B22C70F">
            <wp:extent cx="7794912" cy="4583875"/>
            <wp:effectExtent l="19050" t="0" r="0" b="0"/>
            <wp:docPr id="21" name="Picture 15" descr="IMG-20221217-WA00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20221217-WA0007.jpg"/>
                    <pic:cNvPicPr/>
                  </pic:nvPicPr>
                  <pic:blipFill>
                    <a:blip r:embed="rId71"/>
                    <a:srcRect t="4739" b="3380"/>
                    <a:stretch>
                      <a:fillRect/>
                    </a:stretch>
                  </pic:blipFill>
                  <pic:spPr>
                    <a:xfrm>
                      <a:off x="0" y="0"/>
                      <a:ext cx="7794914" cy="4583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982A8" w14:textId="77777777" w:rsidR="00421D94" w:rsidRPr="000349A8" w:rsidRDefault="00421D94" w:rsidP="00421D94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8" w:name="_Toc142233782"/>
      <w:r w:rsidRPr="000349A8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1. </w:t>
      </w:r>
      <w:r w:rsidRPr="000349A8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349A8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0349A8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6</w:t>
      </w:r>
      <w:r w:rsidRPr="000349A8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0349A8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Dokumentasi</w:t>
      </w:r>
      <w:bookmarkEnd w:id="8"/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669"/>
        <w:gridCol w:w="6986"/>
      </w:tblGrid>
      <w:tr w:rsidR="00421D94" w14:paraId="30534327" w14:textId="77777777" w:rsidTr="00A30374">
        <w:trPr>
          <w:trHeight w:val="362"/>
        </w:trPr>
        <w:tc>
          <w:tcPr>
            <w:tcW w:w="669" w:type="dxa"/>
          </w:tcPr>
          <w:p w14:paraId="42161E7A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No</w:t>
            </w:r>
          </w:p>
        </w:tc>
        <w:tc>
          <w:tcPr>
            <w:tcW w:w="6986" w:type="dxa"/>
          </w:tcPr>
          <w:p w14:paraId="659C180B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Gambar</w:t>
            </w:r>
          </w:p>
        </w:tc>
      </w:tr>
      <w:tr w:rsidR="00421D94" w14:paraId="6E5B0720" w14:textId="77777777" w:rsidTr="00A30374">
        <w:tc>
          <w:tcPr>
            <w:tcW w:w="669" w:type="dxa"/>
          </w:tcPr>
          <w:p w14:paraId="0543EAE4" w14:textId="77777777" w:rsidR="00421D94" w:rsidRDefault="00421D94" w:rsidP="00A30374">
            <w:pPr>
              <w:pStyle w:val="Caption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.</w:t>
            </w:r>
          </w:p>
        </w:tc>
        <w:tc>
          <w:tcPr>
            <w:tcW w:w="6986" w:type="dxa"/>
          </w:tcPr>
          <w:p w14:paraId="1996D764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203B4220" wp14:editId="1C647788">
                  <wp:extent cx="3790950" cy="2286000"/>
                  <wp:effectExtent l="19050" t="0" r="0" b="0"/>
                  <wp:docPr id="24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90950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AD1D166" w14:textId="77777777" w:rsidR="00421D94" w:rsidRPr="003269A2" w:rsidRDefault="00421D94" w:rsidP="00A303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69A2">
              <w:rPr>
                <w:rFonts w:ascii="Times New Roman" w:hAnsi="Times New Roman" w:cs="Times New Roman"/>
                <w:i/>
                <w:sz w:val="24"/>
                <w:szCs w:val="24"/>
              </w:rPr>
              <w:t>Rest 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m 282 Lebeteng Tegal</w:t>
            </w:r>
          </w:p>
        </w:tc>
      </w:tr>
      <w:tr w:rsidR="00421D94" w14:paraId="29F56760" w14:textId="77777777" w:rsidTr="00A30374">
        <w:tc>
          <w:tcPr>
            <w:tcW w:w="669" w:type="dxa"/>
          </w:tcPr>
          <w:p w14:paraId="352D44FF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</w:t>
            </w:r>
          </w:p>
        </w:tc>
        <w:tc>
          <w:tcPr>
            <w:tcW w:w="6986" w:type="dxa"/>
          </w:tcPr>
          <w:p w14:paraId="24BCB38B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554A4ED5" wp14:editId="1EBF2496">
                  <wp:extent cx="3895725" cy="2286000"/>
                  <wp:effectExtent l="19050" t="0" r="9525" b="0"/>
                  <wp:docPr id="25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95725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640AB38" w14:textId="77777777" w:rsidR="00421D94" w:rsidRPr="003269A2" w:rsidRDefault="00421D94" w:rsidP="00A30374">
            <w:pPr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kuran Petak Parkir Mobil Muatan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3269A2">
              <w:rPr>
                <w:rFonts w:ascii="Times New Roman" w:hAnsi="Times New Roman" w:cs="Times New Roman"/>
                <w:i/>
                <w:sz w:val="24"/>
                <w:szCs w:val="24"/>
              </w:rPr>
              <w:t>Rest 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m 282 Lebeteng Tegal</w:t>
            </w:r>
          </w:p>
        </w:tc>
      </w:tr>
      <w:tr w:rsidR="00421D94" w14:paraId="48420588" w14:textId="77777777" w:rsidTr="00A30374">
        <w:tc>
          <w:tcPr>
            <w:tcW w:w="669" w:type="dxa"/>
          </w:tcPr>
          <w:p w14:paraId="468B943C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3.</w:t>
            </w:r>
          </w:p>
        </w:tc>
        <w:tc>
          <w:tcPr>
            <w:tcW w:w="6986" w:type="dxa"/>
          </w:tcPr>
          <w:p w14:paraId="73C28AC6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0349A8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25EB54DA" wp14:editId="5022F82D">
                  <wp:extent cx="3867150" cy="2190750"/>
                  <wp:effectExtent l="19050" t="0" r="0" b="0"/>
                  <wp:docPr id="26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4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67150" cy="2190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952CAFD" w14:textId="77777777" w:rsidR="00421D94" w:rsidRPr="003269A2" w:rsidRDefault="00421D94" w:rsidP="00A30374">
            <w:pPr>
              <w:jc w:val="center"/>
              <w:rPr>
                <w:lang w:eastAsia="id-ID"/>
              </w:rPr>
            </w:pPr>
            <w:r w:rsidRPr="003269A2">
              <w:rPr>
                <w:rFonts w:ascii="Times New Roman" w:hAnsi="Times New Roman" w:cs="Times New Roman"/>
                <w:sz w:val="24"/>
                <w:szCs w:val="24"/>
              </w:rPr>
              <w:t xml:space="preserve">Pencatatan Kendara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suk</w:t>
            </w:r>
            <w:r w:rsidRPr="003269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269A2">
              <w:rPr>
                <w:rFonts w:ascii="Times New Roman" w:hAnsi="Times New Roman" w:cs="Times New Roman"/>
                <w:i/>
                <w:sz w:val="24"/>
                <w:szCs w:val="24"/>
              </w:rPr>
              <w:t>Rest 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m 282 Lebeteng Tegal</w:t>
            </w:r>
          </w:p>
        </w:tc>
      </w:tr>
      <w:tr w:rsidR="00421D94" w14:paraId="315B9FC8" w14:textId="77777777" w:rsidTr="00A30374">
        <w:tc>
          <w:tcPr>
            <w:tcW w:w="669" w:type="dxa"/>
          </w:tcPr>
          <w:p w14:paraId="27DB0009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.</w:t>
            </w:r>
          </w:p>
        </w:tc>
        <w:tc>
          <w:tcPr>
            <w:tcW w:w="6986" w:type="dxa"/>
          </w:tcPr>
          <w:p w14:paraId="179D13A4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0349A8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6897AD0A" wp14:editId="1DD6388B">
                  <wp:extent cx="4124325" cy="2466975"/>
                  <wp:effectExtent l="19050" t="0" r="9525" b="0"/>
                  <wp:docPr id="28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124325" cy="24669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007412A" w14:textId="77777777" w:rsidR="00421D94" w:rsidRPr="00A31A09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0943CD36" w14:textId="77777777" w:rsidTr="00A30374">
        <w:tc>
          <w:tcPr>
            <w:tcW w:w="669" w:type="dxa"/>
          </w:tcPr>
          <w:p w14:paraId="230D85FD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5.</w:t>
            </w:r>
          </w:p>
        </w:tc>
        <w:tc>
          <w:tcPr>
            <w:tcW w:w="6986" w:type="dxa"/>
          </w:tcPr>
          <w:p w14:paraId="58DA0337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0349A8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3E43F327" wp14:editId="4FD40405">
                  <wp:extent cx="3990975" cy="2638425"/>
                  <wp:effectExtent l="19050" t="0" r="9525" b="0"/>
                  <wp:docPr id="30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6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90975" cy="26384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EBA39AF" w14:textId="77777777" w:rsidR="00421D94" w:rsidRPr="00A31A09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50C36ADA" w14:textId="77777777" w:rsidTr="00A30374">
        <w:tc>
          <w:tcPr>
            <w:tcW w:w="669" w:type="dxa"/>
          </w:tcPr>
          <w:p w14:paraId="092453E8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6.</w:t>
            </w:r>
          </w:p>
        </w:tc>
        <w:tc>
          <w:tcPr>
            <w:tcW w:w="6986" w:type="dxa"/>
          </w:tcPr>
          <w:p w14:paraId="51B3A31A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0349A8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13AB2064" wp14:editId="27065760">
                  <wp:extent cx="4010025" cy="2286000"/>
                  <wp:effectExtent l="19050" t="0" r="9525" b="0"/>
                  <wp:docPr id="31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7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10025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38502A5" w14:textId="77777777" w:rsidR="00421D94" w:rsidRPr="00A31A09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uatan s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aat Kapasitas Penuh</w:t>
            </w:r>
          </w:p>
        </w:tc>
      </w:tr>
      <w:tr w:rsidR="00421D94" w14:paraId="102AC219" w14:textId="77777777" w:rsidTr="00A30374">
        <w:tc>
          <w:tcPr>
            <w:tcW w:w="669" w:type="dxa"/>
          </w:tcPr>
          <w:p w14:paraId="73E71139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7.</w:t>
            </w:r>
          </w:p>
        </w:tc>
        <w:tc>
          <w:tcPr>
            <w:tcW w:w="6986" w:type="dxa"/>
          </w:tcPr>
          <w:p w14:paraId="028CA45B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3952B672" wp14:editId="352E1293">
                  <wp:extent cx="4010025" cy="2533650"/>
                  <wp:effectExtent l="19050" t="0" r="9525" b="0"/>
                  <wp:docPr id="22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10025" cy="2533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889F938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023419C1" w14:textId="77777777" w:rsidTr="00A30374">
        <w:tc>
          <w:tcPr>
            <w:tcW w:w="669" w:type="dxa"/>
          </w:tcPr>
          <w:p w14:paraId="53650103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8.</w:t>
            </w:r>
          </w:p>
        </w:tc>
        <w:tc>
          <w:tcPr>
            <w:tcW w:w="6986" w:type="dxa"/>
          </w:tcPr>
          <w:p w14:paraId="64E4B850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438B5F1A" wp14:editId="54CC5025">
                  <wp:extent cx="3981450" cy="2543175"/>
                  <wp:effectExtent l="19050" t="0" r="0" b="0"/>
                  <wp:docPr id="32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81449" cy="25431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57FC84E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13E19685" w14:textId="77777777" w:rsidTr="00A30374">
        <w:tc>
          <w:tcPr>
            <w:tcW w:w="669" w:type="dxa"/>
          </w:tcPr>
          <w:p w14:paraId="23CCA42F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9.</w:t>
            </w:r>
          </w:p>
        </w:tc>
        <w:tc>
          <w:tcPr>
            <w:tcW w:w="6986" w:type="dxa"/>
          </w:tcPr>
          <w:p w14:paraId="7CC352D9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3D2B8444" wp14:editId="497E02F6">
                  <wp:extent cx="3979334" cy="2352675"/>
                  <wp:effectExtent l="19050" t="0" r="2116" b="0"/>
                  <wp:docPr id="34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8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981449" cy="2353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C4E5361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161C0C7C" w14:textId="77777777" w:rsidTr="00A30374">
        <w:tc>
          <w:tcPr>
            <w:tcW w:w="669" w:type="dxa"/>
          </w:tcPr>
          <w:p w14:paraId="50581D8B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0.</w:t>
            </w:r>
          </w:p>
        </w:tc>
        <w:tc>
          <w:tcPr>
            <w:tcW w:w="6986" w:type="dxa"/>
          </w:tcPr>
          <w:p w14:paraId="5F72444C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0244848B" wp14:editId="199D6E90">
                  <wp:extent cx="4124325" cy="2447925"/>
                  <wp:effectExtent l="19050" t="0" r="9525" b="0"/>
                  <wp:docPr id="58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8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126517" cy="24492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DB2F98B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 xml:space="preserve">Parkir Mobi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ibadi </w:t>
            </w:r>
            <w:r w:rsidRPr="00A31A09">
              <w:rPr>
                <w:rFonts w:ascii="Times New Roman" w:hAnsi="Times New Roman" w:cs="Times New Roman"/>
                <w:sz w:val="24"/>
                <w:szCs w:val="24"/>
              </w:rPr>
              <w:t>Saat Kapasitas Penuh</w:t>
            </w:r>
          </w:p>
        </w:tc>
      </w:tr>
      <w:tr w:rsidR="00421D94" w14:paraId="3FA42A5E" w14:textId="77777777" w:rsidTr="00A30374">
        <w:tc>
          <w:tcPr>
            <w:tcW w:w="669" w:type="dxa"/>
          </w:tcPr>
          <w:p w14:paraId="4D17B35C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lastRenderedPageBreak/>
              <w:t>11.</w:t>
            </w:r>
          </w:p>
        </w:tc>
        <w:tc>
          <w:tcPr>
            <w:tcW w:w="6986" w:type="dxa"/>
          </w:tcPr>
          <w:p w14:paraId="2148A0BF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47A74848" wp14:editId="778CC4F3">
                  <wp:extent cx="4038600" cy="2333625"/>
                  <wp:effectExtent l="19050" t="0" r="0" b="0"/>
                  <wp:docPr id="59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8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40747" cy="23348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A4B8E6F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 w:rsidRPr="003269A2">
              <w:rPr>
                <w:rFonts w:ascii="Times New Roman" w:hAnsi="Times New Roman" w:cs="Times New Roman"/>
                <w:sz w:val="24"/>
                <w:szCs w:val="24"/>
              </w:rPr>
              <w:t xml:space="preserve">Pencatatan Kendara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Keluar</w:t>
            </w:r>
            <w:r w:rsidRPr="003269A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269A2">
              <w:rPr>
                <w:rFonts w:ascii="Times New Roman" w:hAnsi="Times New Roman" w:cs="Times New Roman"/>
                <w:i/>
                <w:sz w:val="24"/>
                <w:szCs w:val="24"/>
              </w:rPr>
              <w:t>Rest 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m 282 Lebeteng Tegal</w:t>
            </w:r>
          </w:p>
        </w:tc>
      </w:tr>
      <w:tr w:rsidR="00421D94" w14:paraId="465E65A7" w14:textId="77777777" w:rsidTr="00A30374">
        <w:tc>
          <w:tcPr>
            <w:tcW w:w="669" w:type="dxa"/>
          </w:tcPr>
          <w:p w14:paraId="17FA1D4F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12.</w:t>
            </w:r>
          </w:p>
        </w:tc>
        <w:tc>
          <w:tcPr>
            <w:tcW w:w="6986" w:type="dxa"/>
          </w:tcPr>
          <w:p w14:paraId="71432C46" w14:textId="77777777" w:rsidR="00421D94" w:rsidRDefault="00421D94" w:rsidP="00A30374">
            <w:pPr>
              <w:pStyle w:val="Caption"/>
              <w:jc w:val="center"/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</w:pPr>
            <w:r w:rsidRPr="00890D65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  <w:lang w:eastAsia="id-ID"/>
              </w:rPr>
              <w:drawing>
                <wp:inline distT="0" distB="0" distL="0" distR="0" wp14:anchorId="6E6C9376" wp14:editId="5662195E">
                  <wp:extent cx="4019550" cy="2447925"/>
                  <wp:effectExtent l="19050" t="0" r="0" b="0"/>
                  <wp:docPr id="60" name="Picture 20" descr="RA 282 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RA 282 2.jpg"/>
                          <pic:cNvPicPr/>
                        </pic:nvPicPr>
                        <pic:blipFill>
                          <a:blip r:embed="rId8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21686" cy="24492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9066BB2" w14:textId="77777777" w:rsidR="00421D94" w:rsidRPr="00B77B01" w:rsidRDefault="00421D94" w:rsidP="00A30374">
            <w:pPr>
              <w:jc w:val="center"/>
              <w:rPr>
                <w:lang w:eastAsia="id-ID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ngukuran Petak Parkir Mobil Pribadi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3269A2">
              <w:rPr>
                <w:rFonts w:ascii="Times New Roman" w:hAnsi="Times New Roman" w:cs="Times New Roman"/>
                <w:i/>
                <w:sz w:val="24"/>
                <w:szCs w:val="24"/>
              </w:rPr>
              <w:t>Rest Ar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m 282 Lebeteng Tegal</w:t>
            </w:r>
          </w:p>
        </w:tc>
      </w:tr>
    </w:tbl>
    <w:p w14:paraId="2E6E9747" w14:textId="77777777" w:rsidR="00421D94" w:rsidRDefault="00421D94" w:rsidP="00421D94">
      <w:pPr>
        <w:pStyle w:val="Caption"/>
        <w:rPr>
          <w:rFonts w:ascii="Times New Roman" w:hAnsi="Times New Roman" w:cs="Times New Roman"/>
          <w:b w:val="0"/>
          <w:color w:val="auto"/>
          <w:sz w:val="24"/>
          <w:szCs w:val="24"/>
        </w:rPr>
      </w:pPr>
    </w:p>
    <w:p w14:paraId="63AE4FF0" w14:textId="77777777" w:rsidR="00421D94" w:rsidRDefault="00421D94" w:rsidP="00421D94">
      <w:pPr>
        <w:pStyle w:val="Caption"/>
        <w:spacing w:after="0" w:line="480" w:lineRule="auto"/>
        <w:jc w:val="both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9" w:name="_Toc142233783"/>
      <w:r w:rsidRPr="003912AB">
        <w:rPr>
          <w:rFonts w:ascii="Times New Roman" w:hAnsi="Times New Roman" w:cs="Times New Roman"/>
          <w:color w:val="auto"/>
          <w:sz w:val="24"/>
          <w:szCs w:val="24"/>
        </w:rPr>
        <w:t xml:space="preserve">Lampiran 1. </w:t>
      </w:r>
      <w:r w:rsidRPr="003912AB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912AB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_1. \* ARABIC </w:instrText>
      </w:r>
      <w:r w:rsidRPr="003912AB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7</w:t>
      </w:r>
      <w:r w:rsidRPr="003912AB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912A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3912AB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Surat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>Persetujuan Izin Penelitian d</w:t>
      </w:r>
      <w:r w:rsidRPr="003912AB">
        <w:rPr>
          <w:rFonts w:ascii="Times New Roman" w:hAnsi="Times New Roman" w:cs="Times New Roman"/>
          <w:b w:val="0"/>
          <w:color w:val="auto"/>
          <w:sz w:val="24"/>
          <w:szCs w:val="24"/>
        </w:rPr>
        <w:t>ari Pihak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Pengelola</w:t>
      </w:r>
      <w:r w:rsidRPr="003912AB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Pr="003912AB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Rest Area</w:t>
      </w:r>
      <w:r w:rsidRPr="003912AB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km </w:t>
      </w:r>
      <w:r w:rsidRPr="003912AB">
        <w:rPr>
          <w:rFonts w:ascii="Times New Roman" w:hAnsi="Times New Roman" w:cs="Times New Roman"/>
          <w:b w:val="0"/>
          <w:color w:val="auto"/>
          <w:sz w:val="24"/>
          <w:szCs w:val="24"/>
        </w:rPr>
        <w:t>282 Lebeteng Tegal</w:t>
      </w:r>
      <w:bookmarkEnd w:id="9"/>
    </w:p>
    <w:p w14:paraId="313D9F87" w14:textId="77777777" w:rsidR="00421D94" w:rsidRDefault="00421D94" w:rsidP="00421D94">
      <w:r>
        <w:rPr>
          <w:noProof/>
          <w:lang w:eastAsia="id-ID"/>
        </w:rPr>
        <w:lastRenderedPageBreak/>
        <w:drawing>
          <wp:anchor distT="0" distB="0" distL="114300" distR="114300" simplePos="0" relativeHeight="251659264" behindDoc="0" locked="0" layoutInCell="1" allowOverlap="1" wp14:anchorId="0C73FC99" wp14:editId="58AE3E11">
            <wp:simplePos x="0" y="0"/>
            <wp:positionH relativeFrom="column">
              <wp:posOffset>56456</wp:posOffset>
            </wp:positionH>
            <wp:positionV relativeFrom="paragraph">
              <wp:posOffset>84514</wp:posOffset>
            </wp:positionV>
            <wp:extent cx="4562475" cy="7381875"/>
            <wp:effectExtent l="0" t="0" r="0" b="0"/>
            <wp:wrapSquare wrapText="bothSides"/>
            <wp:docPr id="61" name="Picture 60" descr="Screenshot_20230806-165425_Offic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_20230806-165425_Office.jpg"/>
                    <pic:cNvPicPr/>
                  </pic:nvPicPr>
                  <pic:blipFill>
                    <a:blip r:embed="rId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182" b="23427"/>
                    <a:stretch>
                      <a:fillRect/>
                    </a:stretch>
                  </pic:blipFill>
                  <pic:spPr>
                    <a:xfrm>
                      <a:off x="0" y="0"/>
                      <a:ext cx="4562475" cy="73818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41DC2C1" w14:textId="77777777" w:rsidR="00421D94" w:rsidRDefault="00421D94" w:rsidP="00421D94"/>
    <w:p w14:paraId="24C52F3F" w14:textId="77777777" w:rsidR="00421D94" w:rsidRDefault="00421D94" w:rsidP="00421D94"/>
    <w:p w14:paraId="3BB24227" w14:textId="77777777" w:rsidR="00421D94" w:rsidRDefault="00421D94" w:rsidP="00421D94"/>
    <w:p w14:paraId="40A0A9D6" w14:textId="77777777" w:rsidR="00421D94" w:rsidRDefault="00421D94" w:rsidP="00421D94"/>
    <w:p w14:paraId="6EA03E25" w14:textId="77777777" w:rsidR="00421D94" w:rsidRDefault="00421D94" w:rsidP="00421D94"/>
    <w:p w14:paraId="147D159E" w14:textId="77777777" w:rsidR="00421D94" w:rsidRDefault="00421D94" w:rsidP="00421D94"/>
    <w:p w14:paraId="1DB311C3" w14:textId="77777777" w:rsidR="00421D94" w:rsidRDefault="00421D94" w:rsidP="00421D94"/>
    <w:p w14:paraId="79BD24A0" w14:textId="77777777" w:rsidR="00421D94" w:rsidRPr="003069FC" w:rsidRDefault="00421D94" w:rsidP="00421D94"/>
    <w:p w14:paraId="68331691" w14:textId="77777777" w:rsidR="00421D94" w:rsidRDefault="00421D94" w:rsidP="00421D94">
      <w:pPr>
        <w:jc w:val="center"/>
      </w:pPr>
    </w:p>
    <w:p w14:paraId="0AF5B00A" w14:textId="77777777" w:rsidR="00421D94" w:rsidRDefault="00421D94" w:rsidP="00421D94">
      <w:pPr>
        <w:jc w:val="center"/>
      </w:pPr>
    </w:p>
    <w:p w14:paraId="0E6F30AD" w14:textId="77777777" w:rsidR="00421D94" w:rsidRDefault="00421D94" w:rsidP="00421D94">
      <w:pPr>
        <w:jc w:val="center"/>
      </w:pPr>
    </w:p>
    <w:p w14:paraId="5AAB036F" w14:textId="77777777" w:rsidR="00421D94" w:rsidRDefault="00421D94" w:rsidP="00421D94">
      <w:pPr>
        <w:jc w:val="center"/>
      </w:pPr>
    </w:p>
    <w:p w14:paraId="6DAFA811" w14:textId="77777777" w:rsidR="00421D94" w:rsidRDefault="00421D94" w:rsidP="00421D94">
      <w:pPr>
        <w:jc w:val="center"/>
      </w:pPr>
    </w:p>
    <w:p w14:paraId="06CF7FDA" w14:textId="77777777" w:rsidR="00421D94" w:rsidRDefault="00421D94" w:rsidP="00421D94">
      <w:pPr>
        <w:jc w:val="center"/>
      </w:pPr>
    </w:p>
    <w:p w14:paraId="6168826B" w14:textId="77777777" w:rsidR="00421D94" w:rsidRDefault="00421D94" w:rsidP="00421D94">
      <w:pPr>
        <w:jc w:val="center"/>
      </w:pPr>
    </w:p>
    <w:p w14:paraId="016033DE" w14:textId="77777777" w:rsidR="00421D94" w:rsidRDefault="00421D94" w:rsidP="00421D94">
      <w:pPr>
        <w:jc w:val="center"/>
      </w:pPr>
    </w:p>
    <w:p w14:paraId="62B27BD3" w14:textId="77777777" w:rsidR="00421D94" w:rsidRDefault="00421D94" w:rsidP="00421D94">
      <w:pPr>
        <w:jc w:val="center"/>
      </w:pPr>
    </w:p>
    <w:p w14:paraId="744545FC" w14:textId="77777777" w:rsidR="00421D94" w:rsidRDefault="00421D94" w:rsidP="00421D94">
      <w:pPr>
        <w:jc w:val="center"/>
      </w:pPr>
    </w:p>
    <w:p w14:paraId="209AD547" w14:textId="77777777" w:rsidR="00421D94" w:rsidRDefault="00421D94" w:rsidP="00421D94">
      <w:pPr>
        <w:jc w:val="center"/>
      </w:pPr>
    </w:p>
    <w:p w14:paraId="6EF4BAAA" w14:textId="77777777" w:rsidR="00421D94" w:rsidRDefault="00421D94" w:rsidP="00421D94">
      <w:pPr>
        <w:jc w:val="center"/>
      </w:pPr>
    </w:p>
    <w:p w14:paraId="3DA9FC9A" w14:textId="77777777" w:rsidR="00421D94" w:rsidRDefault="00421D94" w:rsidP="00421D94">
      <w:pPr>
        <w:jc w:val="center"/>
      </w:pPr>
    </w:p>
    <w:p w14:paraId="3D4C68B4" w14:textId="77777777" w:rsidR="00421D94" w:rsidRDefault="00421D94" w:rsidP="00421D94">
      <w:pPr>
        <w:jc w:val="center"/>
      </w:pPr>
    </w:p>
    <w:p w14:paraId="3759832E" w14:textId="77777777" w:rsidR="00421D94" w:rsidRDefault="00421D94" w:rsidP="00421D94">
      <w:pPr>
        <w:jc w:val="center"/>
      </w:pPr>
    </w:p>
    <w:p w14:paraId="0FA6CD2F" w14:textId="60278D0E" w:rsidR="00421D94" w:rsidRDefault="00421D94"/>
    <w:p w14:paraId="685B4686" w14:textId="25B4BAE9" w:rsidR="00421D94" w:rsidRDefault="00421D94">
      <w:r>
        <w:rPr>
          <w:noProof/>
          <w:lang w:eastAsia="id-ID"/>
        </w:rPr>
        <w:lastRenderedPageBreak/>
        <w:drawing>
          <wp:inline distT="0" distB="0" distL="0" distR="0" wp14:anchorId="7D707735" wp14:editId="68A87133">
            <wp:extent cx="5039995" cy="7029450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9"/>
                    <pic:cNvPicPr>
                      <a:picLocks noChangeAspect="1" noChangeArrowheads="1"/>
                    </pic:cNvPicPr>
                  </pic:nvPicPr>
                  <pic:blipFill>
                    <a:blip r:embed="rId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702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421D94" w:rsidSect="00421D94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B36560"/>
    <w:multiLevelType w:val="hybridMultilevel"/>
    <w:tmpl w:val="F96AFFA0"/>
    <w:lvl w:ilvl="0" w:tplc="49362B8E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spacing w:val="-17"/>
        <w:w w:val="99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8EB41FB"/>
    <w:multiLevelType w:val="hybridMultilevel"/>
    <w:tmpl w:val="8166C6BA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">
    <w:nsid w:val="12F04207"/>
    <w:multiLevelType w:val="hybridMultilevel"/>
    <w:tmpl w:val="A9081018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">
    <w:nsid w:val="1C441553"/>
    <w:multiLevelType w:val="hybridMultilevel"/>
    <w:tmpl w:val="717C1C5C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4">
    <w:nsid w:val="238F5267"/>
    <w:multiLevelType w:val="hybridMultilevel"/>
    <w:tmpl w:val="601C78DE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5">
    <w:nsid w:val="24AD35EF"/>
    <w:multiLevelType w:val="hybridMultilevel"/>
    <w:tmpl w:val="829C00E2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6">
    <w:nsid w:val="29FA254B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7">
    <w:nsid w:val="2B790A71"/>
    <w:multiLevelType w:val="hybridMultilevel"/>
    <w:tmpl w:val="542EE97E"/>
    <w:lvl w:ilvl="0" w:tplc="0820044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/>
        <w:spacing w:val="-17"/>
        <w:w w:val="99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33F574D4"/>
    <w:multiLevelType w:val="hybridMultilevel"/>
    <w:tmpl w:val="4E6614DE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9">
    <w:nsid w:val="360F21B1"/>
    <w:multiLevelType w:val="hybridMultilevel"/>
    <w:tmpl w:val="5AE6AB28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0">
    <w:nsid w:val="3CAF528F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1">
    <w:nsid w:val="41692A04"/>
    <w:multiLevelType w:val="hybridMultilevel"/>
    <w:tmpl w:val="632C2166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2">
    <w:nsid w:val="420C0F10"/>
    <w:multiLevelType w:val="hybridMultilevel"/>
    <w:tmpl w:val="FD764DD2"/>
    <w:lvl w:ilvl="0" w:tplc="CBEA7678">
      <w:start w:val="1"/>
      <w:numFmt w:val="decimal"/>
      <w:lvlText w:val="%1."/>
      <w:lvlJc w:val="left"/>
      <w:pPr>
        <w:ind w:left="644" w:hanging="360"/>
      </w:pPr>
      <w:rPr>
        <w:rFonts w:hint="default"/>
        <w:b/>
        <w:bCs/>
        <w:spacing w:val="-17"/>
        <w:w w:val="99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3">
    <w:nsid w:val="457313CA"/>
    <w:multiLevelType w:val="hybridMultilevel"/>
    <w:tmpl w:val="59B25E36"/>
    <w:lvl w:ilvl="0" w:tplc="0421000F">
      <w:start w:val="1"/>
      <w:numFmt w:val="decimal"/>
      <w:lvlText w:val="%1."/>
      <w:lvlJc w:val="left"/>
      <w:pPr>
        <w:ind w:left="502" w:hanging="360"/>
      </w:pPr>
      <w:rPr>
        <w:rFonts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4">
    <w:nsid w:val="45DC4379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5">
    <w:nsid w:val="49CE2855"/>
    <w:multiLevelType w:val="hybridMultilevel"/>
    <w:tmpl w:val="E6A8420C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6">
    <w:nsid w:val="4A747AA6"/>
    <w:multiLevelType w:val="hybridMultilevel"/>
    <w:tmpl w:val="F51486AC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7">
    <w:nsid w:val="4C034C6D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18">
    <w:nsid w:val="511D14A6"/>
    <w:multiLevelType w:val="hybridMultilevel"/>
    <w:tmpl w:val="F96AFFA0"/>
    <w:lvl w:ilvl="0" w:tplc="49362B8E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  <w:spacing w:val="-17"/>
        <w:w w:val="99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>
    <w:nsid w:val="516B469A"/>
    <w:multiLevelType w:val="hybridMultilevel"/>
    <w:tmpl w:val="16D2BC7A"/>
    <w:lvl w:ilvl="0" w:tplc="B374E76A">
      <w:start w:val="1"/>
      <w:numFmt w:val="upp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1CE07D2"/>
    <w:multiLevelType w:val="hybridMultilevel"/>
    <w:tmpl w:val="5EB4AE38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1">
    <w:nsid w:val="53D8527C"/>
    <w:multiLevelType w:val="hybridMultilevel"/>
    <w:tmpl w:val="3496DE1A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2">
    <w:nsid w:val="55A617A8"/>
    <w:multiLevelType w:val="hybridMultilevel"/>
    <w:tmpl w:val="ED36D24E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3">
    <w:nsid w:val="583F34BA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4">
    <w:nsid w:val="59FF641B"/>
    <w:multiLevelType w:val="hybridMultilevel"/>
    <w:tmpl w:val="F51486AC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5">
    <w:nsid w:val="5DE7347F"/>
    <w:multiLevelType w:val="hybridMultilevel"/>
    <w:tmpl w:val="6D3AE816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6">
    <w:nsid w:val="5DE859C7"/>
    <w:multiLevelType w:val="hybridMultilevel"/>
    <w:tmpl w:val="632C2166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7">
    <w:nsid w:val="61460EEE"/>
    <w:multiLevelType w:val="hybridMultilevel"/>
    <w:tmpl w:val="6D3AE816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8">
    <w:nsid w:val="674B035C"/>
    <w:multiLevelType w:val="hybridMultilevel"/>
    <w:tmpl w:val="73A2AC9A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9">
    <w:nsid w:val="699F58CD"/>
    <w:multiLevelType w:val="hybridMultilevel"/>
    <w:tmpl w:val="74566A58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0">
    <w:nsid w:val="6B032830"/>
    <w:multiLevelType w:val="hybridMultilevel"/>
    <w:tmpl w:val="76808D5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1">
    <w:nsid w:val="6CCA3E46"/>
    <w:multiLevelType w:val="hybridMultilevel"/>
    <w:tmpl w:val="63C8514E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2">
    <w:nsid w:val="6D1459C7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3">
    <w:nsid w:val="6E421945"/>
    <w:multiLevelType w:val="hybridMultilevel"/>
    <w:tmpl w:val="54A82844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4">
    <w:nsid w:val="71907D7D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5">
    <w:nsid w:val="72CF40E8"/>
    <w:multiLevelType w:val="hybridMultilevel"/>
    <w:tmpl w:val="542EE97E"/>
    <w:lvl w:ilvl="0" w:tplc="0820044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/>
        <w:spacing w:val="-17"/>
        <w:w w:val="99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78CD34FF"/>
    <w:multiLevelType w:val="hybridMultilevel"/>
    <w:tmpl w:val="74566A58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7">
    <w:nsid w:val="7E6830C9"/>
    <w:multiLevelType w:val="hybridMultilevel"/>
    <w:tmpl w:val="B804E9E0"/>
    <w:lvl w:ilvl="0" w:tplc="B374E76A">
      <w:start w:val="1"/>
      <w:numFmt w:val="upperLetter"/>
      <w:lvlText w:val="%1."/>
      <w:lvlJc w:val="left"/>
      <w:pPr>
        <w:ind w:left="502" w:hanging="360"/>
      </w:pPr>
      <w:rPr>
        <w:rFonts w:ascii="Times New Roman" w:eastAsia="Times New Roman" w:hAnsi="Times New Roman" w:cs="Times New Roman" w:hint="default"/>
        <w:spacing w:val="-6"/>
        <w:w w:val="99"/>
        <w:sz w:val="24"/>
        <w:szCs w:val="24"/>
        <w:lang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num w:numId="1">
    <w:abstractNumId w:val="12"/>
  </w:num>
  <w:num w:numId="2">
    <w:abstractNumId w:val="19"/>
  </w:num>
  <w:num w:numId="3">
    <w:abstractNumId w:val="35"/>
  </w:num>
  <w:num w:numId="4">
    <w:abstractNumId w:val="5"/>
  </w:num>
  <w:num w:numId="5">
    <w:abstractNumId w:val="30"/>
  </w:num>
  <w:num w:numId="6">
    <w:abstractNumId w:val="22"/>
  </w:num>
  <w:num w:numId="7">
    <w:abstractNumId w:val="4"/>
  </w:num>
  <w:num w:numId="8">
    <w:abstractNumId w:val="2"/>
  </w:num>
  <w:num w:numId="9">
    <w:abstractNumId w:val="29"/>
  </w:num>
  <w:num w:numId="10">
    <w:abstractNumId w:val="7"/>
  </w:num>
  <w:num w:numId="11">
    <w:abstractNumId w:val="16"/>
  </w:num>
  <w:num w:numId="12">
    <w:abstractNumId w:val="24"/>
  </w:num>
  <w:num w:numId="13">
    <w:abstractNumId w:val="15"/>
  </w:num>
  <w:num w:numId="14">
    <w:abstractNumId w:val="31"/>
  </w:num>
  <w:num w:numId="15">
    <w:abstractNumId w:val="3"/>
  </w:num>
  <w:num w:numId="16">
    <w:abstractNumId w:val="8"/>
  </w:num>
  <w:num w:numId="17">
    <w:abstractNumId w:val="25"/>
  </w:num>
  <w:num w:numId="18">
    <w:abstractNumId w:val="18"/>
  </w:num>
  <w:num w:numId="19">
    <w:abstractNumId w:val="28"/>
  </w:num>
  <w:num w:numId="20">
    <w:abstractNumId w:val="1"/>
  </w:num>
  <w:num w:numId="21">
    <w:abstractNumId w:val="21"/>
  </w:num>
  <w:num w:numId="22">
    <w:abstractNumId w:val="9"/>
  </w:num>
  <w:num w:numId="23">
    <w:abstractNumId w:val="33"/>
  </w:num>
  <w:num w:numId="24">
    <w:abstractNumId w:val="20"/>
  </w:num>
  <w:num w:numId="25">
    <w:abstractNumId w:val="13"/>
  </w:num>
  <w:num w:numId="26">
    <w:abstractNumId w:val="17"/>
  </w:num>
  <w:num w:numId="27">
    <w:abstractNumId w:val="34"/>
  </w:num>
  <w:num w:numId="28">
    <w:abstractNumId w:val="0"/>
  </w:num>
  <w:num w:numId="29">
    <w:abstractNumId w:val="6"/>
  </w:num>
  <w:num w:numId="30">
    <w:abstractNumId w:val="10"/>
  </w:num>
  <w:num w:numId="31">
    <w:abstractNumId w:val="23"/>
  </w:num>
  <w:num w:numId="32">
    <w:abstractNumId w:val="32"/>
  </w:num>
  <w:num w:numId="33">
    <w:abstractNumId w:val="37"/>
  </w:num>
  <w:num w:numId="34">
    <w:abstractNumId w:val="26"/>
  </w:num>
  <w:num w:numId="35">
    <w:abstractNumId w:val="36"/>
  </w:num>
  <w:num w:numId="36">
    <w:abstractNumId w:val="27"/>
  </w:num>
  <w:num w:numId="37">
    <w:abstractNumId w:val="14"/>
  </w:num>
  <w:num w:numId="38">
    <w:abstractNumId w:val="11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21D94"/>
    <w:rsid w:val="00421D94"/>
    <w:rsid w:val="00FF09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1C538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1D94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1D94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1D94"/>
    <w:pPr>
      <w:keepNext/>
      <w:keepLines/>
      <w:spacing w:before="200" w:after="0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21D94"/>
    <w:pPr>
      <w:keepNext/>
      <w:keepLines/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1D94"/>
    <w:rPr>
      <w:rFonts w:ascii="Times New Roman" w:eastAsiaTheme="majorEastAsia" w:hAnsi="Times New Roman" w:cstheme="majorBidi"/>
      <w:b/>
      <w:bCs/>
      <w:sz w:val="24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21D94"/>
    <w:rPr>
      <w:rFonts w:ascii="Times New Roman" w:eastAsiaTheme="majorEastAsia" w:hAnsi="Times New Roman" w:cstheme="majorBidi"/>
      <w:b/>
      <w:bCs/>
      <w:color w:val="000000" w:themeColor="text1"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21D94"/>
    <w:rPr>
      <w:rFonts w:ascii="Times New Roman" w:eastAsiaTheme="majorEastAsia" w:hAnsi="Times New Roman" w:cstheme="majorBidi"/>
      <w:b/>
      <w:bCs/>
      <w:sz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1D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1D94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34"/>
    <w:qFormat/>
    <w:rsid w:val="00421D9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21D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1D9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421D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1D94"/>
    <w:rPr>
      <w:lang w:val="id-I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21D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21D94"/>
    <w:rPr>
      <w:rFonts w:ascii="Tahoma" w:hAnsi="Tahoma" w:cs="Tahoma"/>
      <w:sz w:val="16"/>
      <w:szCs w:val="16"/>
      <w:lang w:val="id-ID"/>
    </w:rPr>
  </w:style>
  <w:style w:type="paragraph" w:customStyle="1" w:styleId="TableParagraph">
    <w:name w:val="Table Paragraph"/>
    <w:basedOn w:val="Normal"/>
    <w:uiPriority w:val="1"/>
    <w:qFormat/>
    <w:rsid w:val="00421D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21D94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BodyText">
    <w:name w:val="Body Text"/>
    <w:basedOn w:val="Normal"/>
    <w:link w:val="BodyTextChar"/>
    <w:uiPriority w:val="1"/>
    <w:qFormat/>
    <w:rsid w:val="00421D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21D94"/>
    <w:rPr>
      <w:rFonts w:ascii="Times New Roman" w:eastAsia="Times New Roman" w:hAnsi="Times New Roman" w:cs="Times New Roman"/>
      <w:sz w:val="24"/>
      <w:szCs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421D94"/>
    <w:rPr>
      <w:color w:val="808080"/>
    </w:rPr>
  </w:style>
  <w:style w:type="paragraph" w:styleId="TableofFigures">
    <w:name w:val="table of figures"/>
    <w:basedOn w:val="Normal"/>
    <w:next w:val="Normal"/>
    <w:uiPriority w:val="99"/>
    <w:unhideWhenUsed/>
    <w:rsid w:val="00421D94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21D94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421D94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421D94"/>
    <w:pPr>
      <w:outlineLvl w:val="9"/>
    </w:pPr>
    <w:rPr>
      <w:rFonts w:asciiTheme="majorHAnsi" w:hAnsiTheme="majorHAnsi"/>
      <w:color w:val="2F5496" w:themeColor="accent1" w:themeShade="BF"/>
      <w:sz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21D94"/>
    <w:pPr>
      <w:tabs>
        <w:tab w:val="right" w:leader="dot" w:pos="7927"/>
      </w:tabs>
      <w:spacing w:after="100" w:line="24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21D94"/>
    <w:pPr>
      <w:tabs>
        <w:tab w:val="left" w:pos="660"/>
        <w:tab w:val="right" w:leader="dot" w:pos="7927"/>
      </w:tabs>
      <w:spacing w:after="100" w:line="240" w:lineRule="auto"/>
      <w:ind w:left="220"/>
    </w:pPr>
    <w:rPr>
      <w:rFonts w:ascii="Times New Roman" w:eastAsia="Times New Roman" w:hAnsi="Times New Roman" w:cs="Times New Roman"/>
      <w:b/>
      <w:noProof/>
      <w:spacing w:val="-1"/>
      <w:w w:val="99"/>
      <w:sz w:val="24"/>
      <w:szCs w:val="24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421D94"/>
    <w:pPr>
      <w:spacing w:after="100"/>
      <w:ind w:left="44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21D94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21D94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21D94"/>
    <w:pPr>
      <w:keepNext/>
      <w:keepLines/>
      <w:spacing w:before="200" w:after="0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21D94"/>
    <w:pPr>
      <w:keepNext/>
      <w:keepLines/>
      <w:spacing w:before="200"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21D94"/>
    <w:rPr>
      <w:rFonts w:ascii="Times New Roman" w:eastAsiaTheme="majorEastAsia" w:hAnsi="Times New Roman" w:cstheme="majorBidi"/>
      <w:b/>
      <w:bCs/>
      <w:sz w:val="24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21D94"/>
    <w:rPr>
      <w:rFonts w:ascii="Times New Roman" w:eastAsiaTheme="majorEastAsia" w:hAnsi="Times New Roman" w:cstheme="majorBidi"/>
      <w:b/>
      <w:bCs/>
      <w:color w:val="000000" w:themeColor="text1"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421D94"/>
    <w:rPr>
      <w:rFonts w:ascii="Times New Roman" w:eastAsiaTheme="majorEastAsia" w:hAnsi="Times New Roman" w:cstheme="majorBidi"/>
      <w:b/>
      <w:bCs/>
      <w:sz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1D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1D94"/>
    <w:rPr>
      <w:rFonts w:ascii="Tahoma" w:hAnsi="Tahoma" w:cs="Tahoma"/>
      <w:sz w:val="16"/>
      <w:szCs w:val="16"/>
      <w:lang w:val="id-ID"/>
    </w:rPr>
  </w:style>
  <w:style w:type="paragraph" w:styleId="ListParagraph">
    <w:name w:val="List Paragraph"/>
    <w:basedOn w:val="Normal"/>
    <w:uiPriority w:val="34"/>
    <w:qFormat/>
    <w:rsid w:val="00421D9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21D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1D9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421D9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1D94"/>
    <w:rPr>
      <w:lang w:val="id-ID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21D9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21D94"/>
    <w:rPr>
      <w:rFonts w:ascii="Tahoma" w:hAnsi="Tahoma" w:cs="Tahoma"/>
      <w:sz w:val="16"/>
      <w:szCs w:val="16"/>
      <w:lang w:val="id-ID"/>
    </w:rPr>
  </w:style>
  <w:style w:type="paragraph" w:customStyle="1" w:styleId="TableParagraph">
    <w:name w:val="Table Paragraph"/>
    <w:basedOn w:val="Normal"/>
    <w:uiPriority w:val="1"/>
    <w:qFormat/>
    <w:rsid w:val="00421D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21D94"/>
    <w:pPr>
      <w:spacing w:line="240" w:lineRule="auto"/>
    </w:pPr>
    <w:rPr>
      <w:b/>
      <w:bCs/>
      <w:color w:val="4472C4" w:themeColor="accent1"/>
      <w:sz w:val="18"/>
      <w:szCs w:val="18"/>
    </w:rPr>
  </w:style>
  <w:style w:type="paragraph" w:styleId="BodyText">
    <w:name w:val="Body Text"/>
    <w:basedOn w:val="Normal"/>
    <w:link w:val="BodyTextChar"/>
    <w:uiPriority w:val="1"/>
    <w:qFormat/>
    <w:rsid w:val="00421D9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421D94"/>
    <w:rPr>
      <w:rFonts w:ascii="Times New Roman" w:eastAsia="Times New Roman" w:hAnsi="Times New Roman" w:cs="Times New Roman"/>
      <w:sz w:val="24"/>
      <w:szCs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421D94"/>
    <w:rPr>
      <w:color w:val="808080"/>
    </w:rPr>
  </w:style>
  <w:style w:type="paragraph" w:styleId="TableofFigures">
    <w:name w:val="table of figures"/>
    <w:basedOn w:val="Normal"/>
    <w:next w:val="Normal"/>
    <w:uiPriority w:val="99"/>
    <w:unhideWhenUsed/>
    <w:rsid w:val="00421D94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21D94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421D94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421D94"/>
    <w:pPr>
      <w:outlineLvl w:val="9"/>
    </w:pPr>
    <w:rPr>
      <w:rFonts w:asciiTheme="majorHAnsi" w:hAnsiTheme="majorHAnsi"/>
      <w:color w:val="2F5496" w:themeColor="accent1" w:themeShade="BF"/>
      <w:sz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21D94"/>
    <w:pPr>
      <w:tabs>
        <w:tab w:val="right" w:leader="dot" w:pos="7927"/>
      </w:tabs>
      <w:spacing w:after="100" w:line="24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21D94"/>
    <w:pPr>
      <w:tabs>
        <w:tab w:val="left" w:pos="660"/>
        <w:tab w:val="right" w:leader="dot" w:pos="7927"/>
      </w:tabs>
      <w:spacing w:after="100" w:line="240" w:lineRule="auto"/>
      <w:ind w:left="220"/>
    </w:pPr>
    <w:rPr>
      <w:rFonts w:ascii="Times New Roman" w:eastAsia="Times New Roman" w:hAnsi="Times New Roman" w:cs="Times New Roman"/>
      <w:b/>
      <w:noProof/>
      <w:spacing w:val="-1"/>
      <w:w w:val="99"/>
      <w:sz w:val="24"/>
      <w:szCs w:val="24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421D94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package" Target="embeddings/Microsoft_Excel_Worksheet4.xlsx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39" Type="http://schemas.openxmlformats.org/officeDocument/2006/relationships/package" Target="embeddings/Microsoft_Excel_Worksheet17.xlsx"/><Relationship Id="rId21" Type="http://schemas.openxmlformats.org/officeDocument/2006/relationships/package" Target="embeddings/Microsoft_Excel_Worksheet8.xlsx"/><Relationship Id="rId34" Type="http://schemas.openxmlformats.org/officeDocument/2006/relationships/image" Target="media/image15.emf"/><Relationship Id="rId42" Type="http://schemas.openxmlformats.org/officeDocument/2006/relationships/image" Target="media/image19.emf"/><Relationship Id="rId47" Type="http://schemas.openxmlformats.org/officeDocument/2006/relationships/package" Target="embeddings/Microsoft_Excel_Worksheet21.xlsx"/><Relationship Id="rId50" Type="http://schemas.openxmlformats.org/officeDocument/2006/relationships/image" Target="media/image23.emf"/><Relationship Id="rId55" Type="http://schemas.openxmlformats.org/officeDocument/2006/relationships/package" Target="embeddings/Microsoft_Excel_Worksheet25.xlsx"/><Relationship Id="rId63" Type="http://schemas.openxmlformats.org/officeDocument/2006/relationships/package" Target="embeddings/Microsoft_Excel_Worksheet29.xlsx"/><Relationship Id="rId68" Type="http://schemas.openxmlformats.org/officeDocument/2006/relationships/image" Target="media/image32.emf"/><Relationship Id="rId76" Type="http://schemas.openxmlformats.org/officeDocument/2006/relationships/image" Target="media/image39.jpeg"/><Relationship Id="rId84" Type="http://schemas.openxmlformats.org/officeDocument/2006/relationships/image" Target="media/image47.jpeg"/><Relationship Id="rId7" Type="http://schemas.openxmlformats.org/officeDocument/2006/relationships/package" Target="embeddings/Microsoft_Excel_Worksheet1.xlsx"/><Relationship Id="rId71" Type="http://schemas.openxmlformats.org/officeDocument/2006/relationships/image" Target="media/image34.png"/><Relationship Id="rId2" Type="http://schemas.openxmlformats.org/officeDocument/2006/relationships/styles" Target="styles.xml"/><Relationship Id="rId16" Type="http://schemas.openxmlformats.org/officeDocument/2006/relationships/image" Target="media/image6.emf"/><Relationship Id="rId29" Type="http://schemas.openxmlformats.org/officeDocument/2006/relationships/package" Target="embeddings/Microsoft_Excel_Worksheet12.xlsx"/><Relationship Id="rId11" Type="http://schemas.openxmlformats.org/officeDocument/2006/relationships/package" Target="embeddings/Microsoft_Excel_Worksheet3.xlsx"/><Relationship Id="rId24" Type="http://schemas.openxmlformats.org/officeDocument/2006/relationships/image" Target="media/image10.emf"/><Relationship Id="rId32" Type="http://schemas.openxmlformats.org/officeDocument/2006/relationships/image" Target="media/image14.emf"/><Relationship Id="rId37" Type="http://schemas.openxmlformats.org/officeDocument/2006/relationships/package" Target="embeddings/Microsoft_Excel_Worksheet16.xlsx"/><Relationship Id="rId40" Type="http://schemas.openxmlformats.org/officeDocument/2006/relationships/image" Target="media/image18.emf"/><Relationship Id="rId45" Type="http://schemas.openxmlformats.org/officeDocument/2006/relationships/package" Target="embeddings/Microsoft_Excel_Worksheet20.xlsx"/><Relationship Id="rId53" Type="http://schemas.openxmlformats.org/officeDocument/2006/relationships/package" Target="embeddings/Microsoft_Excel_Worksheet24.xlsx"/><Relationship Id="rId58" Type="http://schemas.openxmlformats.org/officeDocument/2006/relationships/image" Target="media/image27.emf"/><Relationship Id="rId66" Type="http://schemas.openxmlformats.org/officeDocument/2006/relationships/image" Target="media/image31.emf"/><Relationship Id="rId74" Type="http://schemas.openxmlformats.org/officeDocument/2006/relationships/image" Target="media/image37.jpeg"/><Relationship Id="rId79" Type="http://schemas.openxmlformats.org/officeDocument/2006/relationships/image" Target="media/image42.jpeg"/><Relationship Id="rId87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package" Target="embeddings/Microsoft_Excel_Worksheet28.xlsx"/><Relationship Id="rId82" Type="http://schemas.openxmlformats.org/officeDocument/2006/relationships/image" Target="media/image45.jpeg"/><Relationship Id="rId19" Type="http://schemas.openxmlformats.org/officeDocument/2006/relationships/package" Target="embeddings/Microsoft_Excel_Worksheet7.xlsx"/><Relationship Id="rId4" Type="http://schemas.openxmlformats.org/officeDocument/2006/relationships/settings" Target="settings.xml"/><Relationship Id="rId9" Type="http://schemas.openxmlformats.org/officeDocument/2006/relationships/package" Target="embeddings/Microsoft_Excel_Worksheet2.xlsx"/><Relationship Id="rId14" Type="http://schemas.openxmlformats.org/officeDocument/2006/relationships/image" Target="media/image5.emf"/><Relationship Id="rId22" Type="http://schemas.openxmlformats.org/officeDocument/2006/relationships/image" Target="media/image9.emf"/><Relationship Id="rId27" Type="http://schemas.openxmlformats.org/officeDocument/2006/relationships/package" Target="embeddings/Microsoft_Excel_Worksheet11.xlsx"/><Relationship Id="rId30" Type="http://schemas.openxmlformats.org/officeDocument/2006/relationships/image" Target="media/image13.emf"/><Relationship Id="rId35" Type="http://schemas.openxmlformats.org/officeDocument/2006/relationships/package" Target="embeddings/Microsoft_Excel_Worksheet15.xlsx"/><Relationship Id="rId43" Type="http://schemas.openxmlformats.org/officeDocument/2006/relationships/package" Target="embeddings/Microsoft_Excel_Worksheet19.xlsx"/><Relationship Id="rId48" Type="http://schemas.openxmlformats.org/officeDocument/2006/relationships/image" Target="media/image22.emf"/><Relationship Id="rId56" Type="http://schemas.openxmlformats.org/officeDocument/2006/relationships/image" Target="media/image26.emf"/><Relationship Id="rId64" Type="http://schemas.openxmlformats.org/officeDocument/2006/relationships/image" Target="media/image30.emf"/><Relationship Id="rId69" Type="http://schemas.openxmlformats.org/officeDocument/2006/relationships/package" Target="embeddings/Microsoft_Excel_Worksheet32.xlsx"/><Relationship Id="rId77" Type="http://schemas.openxmlformats.org/officeDocument/2006/relationships/image" Target="media/image40.jpeg"/><Relationship Id="rId8" Type="http://schemas.openxmlformats.org/officeDocument/2006/relationships/image" Target="media/image2.emf"/><Relationship Id="rId51" Type="http://schemas.openxmlformats.org/officeDocument/2006/relationships/package" Target="embeddings/Microsoft_Excel_Worksheet23.xlsx"/><Relationship Id="rId72" Type="http://schemas.openxmlformats.org/officeDocument/2006/relationships/image" Target="media/image35.jpeg"/><Relationship Id="rId80" Type="http://schemas.openxmlformats.org/officeDocument/2006/relationships/image" Target="media/image43.jpeg"/><Relationship Id="rId85" Type="http://schemas.openxmlformats.org/officeDocument/2006/relationships/image" Target="media/image48.jpeg"/><Relationship Id="rId3" Type="http://schemas.microsoft.com/office/2007/relationships/stylesWithEffects" Target="stylesWithEffects.xml"/><Relationship Id="rId12" Type="http://schemas.openxmlformats.org/officeDocument/2006/relationships/image" Target="media/image4.emf"/><Relationship Id="rId17" Type="http://schemas.openxmlformats.org/officeDocument/2006/relationships/package" Target="embeddings/Microsoft_Excel_Worksheet6.xlsx"/><Relationship Id="rId25" Type="http://schemas.openxmlformats.org/officeDocument/2006/relationships/package" Target="embeddings/Microsoft_Excel_Worksheet10.xlsx"/><Relationship Id="rId33" Type="http://schemas.openxmlformats.org/officeDocument/2006/relationships/package" Target="embeddings/Microsoft_Excel_Worksheet14.xlsx"/><Relationship Id="rId38" Type="http://schemas.openxmlformats.org/officeDocument/2006/relationships/image" Target="media/image17.emf"/><Relationship Id="rId46" Type="http://schemas.openxmlformats.org/officeDocument/2006/relationships/image" Target="media/image21.emf"/><Relationship Id="rId59" Type="http://schemas.openxmlformats.org/officeDocument/2006/relationships/package" Target="embeddings/Microsoft_Excel_Worksheet27.xlsx"/><Relationship Id="rId67" Type="http://schemas.openxmlformats.org/officeDocument/2006/relationships/package" Target="embeddings/Microsoft_Excel_Worksheet31.xlsx"/><Relationship Id="rId20" Type="http://schemas.openxmlformats.org/officeDocument/2006/relationships/image" Target="media/image8.emf"/><Relationship Id="rId41" Type="http://schemas.openxmlformats.org/officeDocument/2006/relationships/package" Target="embeddings/Microsoft_Excel_Worksheet18.xlsx"/><Relationship Id="rId54" Type="http://schemas.openxmlformats.org/officeDocument/2006/relationships/image" Target="media/image25.emf"/><Relationship Id="rId62" Type="http://schemas.openxmlformats.org/officeDocument/2006/relationships/image" Target="media/image29.emf"/><Relationship Id="rId70" Type="http://schemas.openxmlformats.org/officeDocument/2006/relationships/image" Target="media/image33.png"/><Relationship Id="rId75" Type="http://schemas.openxmlformats.org/officeDocument/2006/relationships/image" Target="media/image38.jpeg"/><Relationship Id="rId83" Type="http://schemas.openxmlformats.org/officeDocument/2006/relationships/image" Target="media/image46.jpeg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5" Type="http://schemas.openxmlformats.org/officeDocument/2006/relationships/package" Target="embeddings/Microsoft_Excel_Worksheet5.xlsx"/><Relationship Id="rId23" Type="http://schemas.openxmlformats.org/officeDocument/2006/relationships/package" Target="embeddings/Microsoft_Excel_Worksheet9.xlsx"/><Relationship Id="rId28" Type="http://schemas.openxmlformats.org/officeDocument/2006/relationships/image" Target="media/image12.emf"/><Relationship Id="rId36" Type="http://schemas.openxmlformats.org/officeDocument/2006/relationships/image" Target="media/image16.emf"/><Relationship Id="rId49" Type="http://schemas.openxmlformats.org/officeDocument/2006/relationships/package" Target="embeddings/Microsoft_Excel_Worksheet22.xlsx"/><Relationship Id="rId57" Type="http://schemas.openxmlformats.org/officeDocument/2006/relationships/package" Target="embeddings/Microsoft_Excel_Worksheet26.xlsx"/><Relationship Id="rId10" Type="http://schemas.openxmlformats.org/officeDocument/2006/relationships/image" Target="media/image3.emf"/><Relationship Id="rId31" Type="http://schemas.openxmlformats.org/officeDocument/2006/relationships/package" Target="embeddings/Microsoft_Excel_Worksheet13.xlsx"/><Relationship Id="rId44" Type="http://schemas.openxmlformats.org/officeDocument/2006/relationships/image" Target="media/image20.emf"/><Relationship Id="rId52" Type="http://schemas.openxmlformats.org/officeDocument/2006/relationships/image" Target="media/image24.emf"/><Relationship Id="rId60" Type="http://schemas.openxmlformats.org/officeDocument/2006/relationships/image" Target="media/image28.emf"/><Relationship Id="rId65" Type="http://schemas.openxmlformats.org/officeDocument/2006/relationships/package" Target="embeddings/Microsoft_Excel_Worksheet30.xlsx"/><Relationship Id="rId73" Type="http://schemas.openxmlformats.org/officeDocument/2006/relationships/image" Target="media/image36.jpeg"/><Relationship Id="rId78" Type="http://schemas.openxmlformats.org/officeDocument/2006/relationships/image" Target="media/image41.jpeg"/><Relationship Id="rId81" Type="http://schemas.openxmlformats.org/officeDocument/2006/relationships/image" Target="media/image44.jpeg"/><Relationship Id="rId86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77</Pages>
  <Words>3262</Words>
  <Characters>18594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HP062021</cp:lastModifiedBy>
  <cp:revision>2</cp:revision>
  <dcterms:created xsi:type="dcterms:W3CDTF">2023-09-01T02:17:00Z</dcterms:created>
  <dcterms:modified xsi:type="dcterms:W3CDTF">2023-09-01T02:17:00Z</dcterms:modified>
</cp:coreProperties>
</file>